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02EBA829" w:rsidR="00CA1FA1" w:rsidRDefault="00E362F2" w:rsidP="00E362F2">
      <w:pPr>
        <w:pStyle w:val="Titre"/>
      </w:pPr>
      <w:r w:rsidRPr="00E362F2">
        <w:t xml:space="preserve">Novel methodology for producing </w:t>
      </w:r>
      <w:r w:rsidR="00333547">
        <w:t xml:space="preserve">amorphous </w:t>
      </w:r>
      <w:r w:rsidRPr="00E362F2">
        <w:t>ice m</w:t>
      </w:r>
      <w:r>
        <w:t>icro-particles</w:t>
      </w:r>
    </w:p>
    <w:p w14:paraId="7CDCA009" w14:textId="334D22AC" w:rsidR="00E362F2" w:rsidRDefault="00E362F2" w:rsidP="00E362F2"/>
    <w:p w14:paraId="2063291F" w14:textId="172D53EB" w:rsidR="0020613B" w:rsidRDefault="0020613B" w:rsidP="00A07664"/>
    <w:p w14:paraId="40F9270D" w14:textId="2EEC95BC" w:rsidR="0020613B" w:rsidRDefault="00DB6555" w:rsidP="00DB6555">
      <w:pPr>
        <w:pStyle w:val="Titre1"/>
        <w:numPr>
          <w:ilvl w:val="0"/>
          <w:numId w:val="1"/>
        </w:numPr>
      </w:pPr>
      <w:r>
        <w:t>Overview</w:t>
      </w:r>
      <w:r w:rsidR="00495EED">
        <w:t xml:space="preserve"> and aim</w:t>
      </w:r>
    </w:p>
    <w:p w14:paraId="702A1586" w14:textId="19889FA2" w:rsidR="00DB6555" w:rsidRDefault="00DB6555" w:rsidP="00DB6555"/>
    <w:p w14:paraId="3015F972" w14:textId="5B4E40F1" w:rsidR="00DB6555" w:rsidRDefault="00DB6555" w:rsidP="00DB6555">
      <w:r>
        <w:t>Bulk properties of amorphous ices upon collisions is assumed to be less elastic than crystalline ice</w:t>
      </w:r>
      <w:r w:rsidR="00C66CDC">
        <w:t xml:space="preserve"> </w:t>
      </w:r>
      <w:r w:rsidR="00C66CDC">
        <w:fldChar w:fldCharType="begin"/>
      </w:r>
      <w:r w:rsidR="003D2842">
        <w:instrText xml:space="preserve"> ADDIN ZOTERO_ITEM CSL_CITATION {"citationID":"Vj99xR3P","properties":{"formattedCitation":"(1)","plainCitation":"(1)","noteIndex":0},"citationItems":[{"id":26,"uris":["http://zotero.org/users/5725005/items/Y9M3VBXP"],"uri":["http://zotero.org/users/5725005/items/Y9M3VBXP"],"itemData":{"id":26,"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fldChar w:fldCharType="separate"/>
      </w:r>
      <w:r w:rsidR="00C66CDC" w:rsidRPr="00C66CDC">
        <w:rPr>
          <w:rFonts w:ascii="Calibri" w:hAnsi="Calibri" w:cs="Calibri"/>
        </w:rPr>
        <w:t>(1)</w:t>
      </w:r>
      <w:r w:rsidR="00C66CDC">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54AA7DB7" w:rsidR="00241507" w:rsidRDefault="00DB6555" w:rsidP="00DB6555">
      <w:r>
        <w:t xml:space="preserve">ASW is commonly produced by water vapor deposition on a cold plate up </w:t>
      </w:r>
      <w:proofErr w:type="gramStart"/>
      <w:r>
        <w:t>to</w:t>
      </w:r>
      <w:proofErr w:type="gramEnd"/>
      <w:r>
        <w:t xml:space="preserve"> few monolayers (ML) due to the heat of condensation that needs to be transmitted into the cold surface. Bar-Nun overcame this issue by scraping the surface when the sample is 200 µm thick with a cold knife, introducing it in a sample container maintained at Liquid nitrogen temperature thus</w:t>
      </w:r>
      <w:r w:rsidR="00241507">
        <w:t>,</w:t>
      </w:r>
      <w:r>
        <w:t xml:space="preserve"> producing 5- 10 cm thick samples</w:t>
      </w:r>
      <w:r w:rsidR="00A764EE">
        <w:t xml:space="preserve"> </w:t>
      </w:r>
      <w:r w:rsidR="00A764EE">
        <w:fldChar w:fldCharType="begin"/>
      </w:r>
      <w:r w:rsidR="003D2842">
        <w:instrText xml:space="preserve"> ADDIN ZOTERO_ITEM CSL_CITATION {"citationID":"qttQWQjg","properties":{"formattedCitation":"(2)","plainCitation":"(2)","noteIndex":0},"citationItems":[{"id":27,"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3D2842">
        <w:rPr>
          <w:rFonts w:ascii="Calibri" w:hAnsi="Calibri" w:cs="Calibri"/>
        </w:rPr>
        <w:instrText>␮</w:instrText>
      </w:r>
      <w:r w:rsidR="003D2842">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fldChar w:fldCharType="separate"/>
      </w:r>
      <w:r w:rsidR="00A764EE" w:rsidRPr="00A764EE">
        <w:rPr>
          <w:rFonts w:ascii="Calibri" w:hAnsi="Calibri" w:cs="Calibri"/>
        </w:rPr>
        <w:t>(2)</w:t>
      </w:r>
      <w:r w:rsidR="00A764EE">
        <w:fldChar w:fldCharType="end"/>
      </w:r>
      <w:r>
        <w:t xml:space="preserve">. This method has been used to study the bulk properties of comets but is not suitable to produce pebble like samples, necessary to perform collisions. </w:t>
      </w:r>
    </w:p>
    <w:p w14:paraId="6EC3B4D0" w14:textId="6B9FAE34" w:rsidR="00241507" w:rsidRDefault="00DB6555" w:rsidP="00DB6555">
      <w:r>
        <w:t>HGW however is suitable for this purpose as it involves freezing from the liquid phase where the size and shape of the frozen sample is determined and controlled by the initial liquid droplet. We have seen previously that HGW and compact ASW have similar properties</w:t>
      </w:r>
      <w:r w:rsidRPr="00241507">
        <w:rPr>
          <w:color w:val="FF0000"/>
        </w:rPr>
        <w:t xml:space="preserve"> </w:t>
      </w:r>
      <w:r>
        <w:t xml:space="preserve">and thus can be considered good analogues of each other. Water is a poor glass former though, </w:t>
      </w:r>
      <w:r w:rsidR="00EE2285">
        <w:t>consequently,</w:t>
      </w:r>
      <w:r>
        <w:t xml:space="preserve"> to vitrify it, very fast cooling rates</w:t>
      </w:r>
      <w:r w:rsidR="004F23BC">
        <w:t xml:space="preserve"> need to be achieved</w:t>
      </w:r>
      <w:r>
        <w:t>, typically in the order of 10</w:t>
      </w:r>
      <w:r w:rsidRPr="00241507">
        <w:rPr>
          <w:vertAlign w:val="superscript"/>
        </w:rPr>
        <w:t>6</w:t>
      </w:r>
      <w:r>
        <w:t xml:space="preserve"> K/s. </w:t>
      </w:r>
    </w:p>
    <w:p w14:paraId="46AE74C3" w14:textId="24FA0DDF" w:rsidR="00241507" w:rsidRDefault="00DB6555" w:rsidP="00DB6555">
      <w:r>
        <w:t xml:space="preserve">Mayer and </w:t>
      </w:r>
      <w:proofErr w:type="spellStart"/>
      <w:r>
        <w:t>Brüggeler</w:t>
      </w:r>
      <w:proofErr w:type="spellEnd"/>
      <w:r>
        <w:t xml:space="preserve"> were the first to achieve the complete vitrification of water droplets by spraying them into organic cryo</w:t>
      </w:r>
      <w:r w:rsidR="005C392E">
        <w:t xml:space="preserve">genic </w:t>
      </w:r>
      <w:r>
        <w:t xml:space="preserve">liquids, with propane yielding the best results (52). This technique has since been improved by Cryo-Biologist who freeze the sample to be seen in Electron microscopy while avoiding </w:t>
      </w:r>
      <w:r w:rsidR="007C12AB">
        <w:t>crystallization</w:t>
      </w:r>
      <w:r>
        <w:t xml:space="preserve">. In 2017, the Nobel prize in chemistry was attributed to Joachim Frank, Richard Henderson and Jacques </w:t>
      </w:r>
      <w:proofErr w:type="spellStart"/>
      <w:r>
        <w:t>Dubochet</w:t>
      </w:r>
      <w:proofErr w:type="spellEnd"/>
      <w:r>
        <w:t xml:space="preserve"> for the development of cryo-Electron microscopy, including the sample vitrification in another cryo</w:t>
      </w:r>
      <w:r w:rsidR="005C392E">
        <w:t>gen</w:t>
      </w:r>
      <w:r>
        <w:t xml:space="preserve">, liquid ethane. </w:t>
      </w:r>
    </w:p>
    <w:p w14:paraId="0A8C3C1A" w14:textId="215813D9" w:rsidR="00E362F2" w:rsidRDefault="00DB6555" w:rsidP="00E362F2">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w:t>
      </w:r>
      <w:r w:rsidR="007C12AB">
        <w:t xml:space="preserve"> this will be </w:t>
      </w:r>
      <w:r w:rsidR="009138AB">
        <w:t>described</w:t>
      </w:r>
      <w:r w:rsidR="007C12AB">
        <w:t xml:space="preserve"> in the following sections.</w:t>
      </w:r>
      <w:r>
        <w:t xml:space="preserve"> </w:t>
      </w:r>
    </w:p>
    <w:p w14:paraId="0C955C10" w14:textId="58F980B7" w:rsidR="00697629" w:rsidRDefault="00697629" w:rsidP="00E362F2"/>
    <w:p w14:paraId="76CBE171" w14:textId="77777777" w:rsidR="00697629" w:rsidRDefault="00697629" w:rsidP="00E362F2"/>
    <w:p w14:paraId="594726E9" w14:textId="463CBFBB" w:rsidR="00E362F2" w:rsidRDefault="00E362F2" w:rsidP="00E362F2">
      <w:pPr>
        <w:pStyle w:val="Titre1"/>
        <w:numPr>
          <w:ilvl w:val="0"/>
          <w:numId w:val="1"/>
        </w:numPr>
      </w:pPr>
      <w:r>
        <w:lastRenderedPageBreak/>
        <w:t xml:space="preserve">Theory of the cooling </w:t>
      </w:r>
    </w:p>
    <w:p w14:paraId="63051C0A" w14:textId="561199C7" w:rsidR="001945DB" w:rsidRDefault="001945DB" w:rsidP="001945DB"/>
    <w:p w14:paraId="041CD8AE" w14:textId="61B14DAC" w:rsidR="001945DB" w:rsidRDefault="001945DB" w:rsidP="001945DB"/>
    <w:p w14:paraId="69FD9DBE" w14:textId="123DCF03" w:rsidR="001945DB" w:rsidRDefault="001945DB" w:rsidP="00825B07">
      <w:pPr>
        <w:pStyle w:val="Titre2"/>
        <w:numPr>
          <w:ilvl w:val="1"/>
          <w:numId w:val="1"/>
        </w:numPr>
      </w:pPr>
      <w:r>
        <w:t>Nucleation theory</w:t>
      </w:r>
    </w:p>
    <w:p w14:paraId="7B1C205F" w14:textId="0112E137" w:rsidR="006A116A" w:rsidRDefault="006A116A" w:rsidP="006A116A"/>
    <w:p w14:paraId="1AAF679C" w14:textId="77777777" w:rsidR="006A116A" w:rsidRDefault="006A116A" w:rsidP="006A116A">
      <w:r>
        <w:t>Homogeneous vs heterogeneous</w:t>
      </w:r>
    </w:p>
    <w:p w14:paraId="12635780" w14:textId="27F2FD1A" w:rsidR="00E362F2" w:rsidRDefault="006A116A" w:rsidP="005C392E">
      <w:r>
        <w:t>Glass transition temperature (</w:t>
      </w:r>
      <w:proofErr w:type="spellStart"/>
      <w:r>
        <w:t>T</w:t>
      </w:r>
      <w:r>
        <w:rPr>
          <w:vertAlign w:val="subscript"/>
        </w:rPr>
        <w:t>g</w:t>
      </w:r>
      <w:proofErr w:type="spellEnd"/>
      <w:r>
        <w:t xml:space="preserve">) </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t>cryogen thermal conductivity</w:t>
      </w:r>
    </w:p>
    <w:p w14:paraId="2B54C31F" w14:textId="77777777" w:rsidR="005C392E" w:rsidRDefault="005C392E" w:rsidP="005C392E"/>
    <w:p w14:paraId="12B2DFE5" w14:textId="73440052" w:rsidR="00697629" w:rsidRDefault="00697629" w:rsidP="00697629"/>
    <w:p w14:paraId="12CD4978" w14:textId="77777777" w:rsidR="00697629" w:rsidRPr="00697629" w:rsidRDefault="00697629" w:rsidP="00697629"/>
    <w:p w14:paraId="7860C64C" w14:textId="1795E1D3" w:rsidR="00E362F2" w:rsidRDefault="001D35B4" w:rsidP="00825B07">
      <w:pPr>
        <w:pStyle w:val="Titre2"/>
        <w:numPr>
          <w:ilvl w:val="1"/>
          <w:numId w:val="1"/>
        </w:numPr>
      </w:pPr>
      <w:r>
        <w:t>Mechanism of heat dissipation</w:t>
      </w:r>
    </w:p>
    <w:p w14:paraId="5E5973C0" w14:textId="6DCE3488" w:rsidR="00C3623D" w:rsidRDefault="00C3623D" w:rsidP="00C3623D"/>
    <w:p w14:paraId="094C9554" w14:textId="1A23A0AD" w:rsidR="005C392E" w:rsidRDefault="005C392E" w:rsidP="00C3623D">
      <w:r>
        <w:t xml:space="preserve">Overview different cooling exp </w:t>
      </w:r>
    </w:p>
    <w:p w14:paraId="1AC22F0F" w14:textId="2AE0B355" w:rsidR="005C392E" w:rsidRDefault="005C392E" w:rsidP="00C3623D">
      <w:r>
        <w:t xml:space="preserve">Water properties </w:t>
      </w:r>
    </w:p>
    <w:p w14:paraId="6BB1976C" w14:textId="396B2439" w:rsidR="00C3623D" w:rsidRPr="00C3623D" w:rsidRDefault="00C3623D" w:rsidP="00C3623D">
      <w:proofErr w:type="spellStart"/>
      <w:r>
        <w:t>Biot</w:t>
      </w:r>
      <w:proofErr w:type="spellEnd"/>
      <w:r>
        <w:t xml:space="preserve"> formula</w:t>
      </w:r>
    </w:p>
    <w:p w14:paraId="6A2964D9" w14:textId="41693EB3" w:rsidR="0020613B" w:rsidRDefault="0020613B" w:rsidP="0020613B"/>
    <w:p w14:paraId="7D9727D9" w14:textId="77777777" w:rsidR="005C392E" w:rsidRDefault="005C392E" w:rsidP="0020613B"/>
    <w:p w14:paraId="41E27D5B" w14:textId="2FE9DA1B" w:rsidR="0020613B" w:rsidRDefault="0020613B" w:rsidP="00825B07">
      <w:pPr>
        <w:pStyle w:val="Titre2"/>
        <w:numPr>
          <w:ilvl w:val="1"/>
          <w:numId w:val="1"/>
        </w:numPr>
      </w:pPr>
      <w:r>
        <w:t>Cooling rates</w:t>
      </w:r>
    </w:p>
    <w:p w14:paraId="1A2E8390" w14:textId="40311169" w:rsidR="0045552F" w:rsidRDefault="0045552F" w:rsidP="0045552F"/>
    <w:p w14:paraId="3575AD41" w14:textId="41882BC0" w:rsidR="0045552F" w:rsidRDefault="0045552F" w:rsidP="00825B07">
      <w:pPr>
        <w:pStyle w:val="Titre2"/>
        <w:numPr>
          <w:ilvl w:val="1"/>
          <w:numId w:val="1"/>
        </w:numPr>
      </w:pPr>
      <w:r>
        <w:t>Cryo-liquid comparison</w:t>
      </w:r>
    </w:p>
    <w:p w14:paraId="1DDD13A1" w14:textId="7131CB1F" w:rsidR="00495EED" w:rsidRDefault="00495EED" w:rsidP="001E29F3">
      <w:pPr>
        <w:pStyle w:val="Titre2"/>
      </w:pPr>
    </w:p>
    <w:p w14:paraId="1E4A5674" w14:textId="4117D38C" w:rsidR="00825B07" w:rsidRPr="00825B07" w:rsidRDefault="00825B07" w:rsidP="00825B07">
      <w:pPr>
        <w:pStyle w:val="Titre1"/>
        <w:numPr>
          <w:ilvl w:val="0"/>
          <w:numId w:val="1"/>
        </w:numPr>
      </w:pPr>
      <w:r>
        <w:t>Proof of concept experiment</w:t>
      </w:r>
    </w:p>
    <w:p w14:paraId="56D5CA04" w14:textId="77777777" w:rsidR="000D5E23" w:rsidRPr="000D5E23" w:rsidRDefault="000D5E23" w:rsidP="000D5E23"/>
    <w:p w14:paraId="2EF7207E" w14:textId="5E3A2A6E" w:rsidR="000D5E23" w:rsidRDefault="000D5E23" w:rsidP="000D5E23">
      <w:r>
        <w:t xml:space="preserve">The overall aim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 freezing method developed by Bachman et al 1971 </w:t>
      </w:r>
      <w:r>
        <w:fldChar w:fldCharType="begin"/>
      </w:r>
      <w:r w:rsidR="003D2842">
        <w:instrText xml:space="preserve"> ADDIN ZOTERO_ITEM CSL_CITATION {"citationID":"c4KkCJ23","properties":{"formattedCitation":"(3)","plainCitation":"(3)","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fldChar w:fldCharType="separate"/>
      </w:r>
      <w:r w:rsidRPr="009026B8">
        <w:rPr>
          <w:rFonts w:ascii="Calibri" w:hAnsi="Calibri" w:cs="Calibri"/>
        </w:rPr>
        <w:t>(3)</w:t>
      </w:r>
      <w:r>
        <w:fldChar w:fldCharType="end"/>
      </w:r>
      <w:r w:rsidR="007C06F3">
        <w:t xml:space="preserve"> with the difference that ethane is used as cryogen and not propane.</w:t>
      </w:r>
    </w:p>
    <w:p w14:paraId="6EFB926F" w14:textId="7DBF5862" w:rsidR="00EF3279" w:rsidRDefault="00EF3279" w:rsidP="00825B07">
      <w:pPr>
        <w:pStyle w:val="Titre2"/>
        <w:numPr>
          <w:ilvl w:val="1"/>
          <w:numId w:val="1"/>
        </w:numPr>
      </w:pPr>
      <w:r>
        <w:lastRenderedPageBreak/>
        <w:t>Safety consideration</w:t>
      </w:r>
    </w:p>
    <w:p w14:paraId="25749D7C" w14:textId="77777777" w:rsidR="00EF3279" w:rsidRDefault="00EF3279" w:rsidP="007C06F3"/>
    <w:p w14:paraId="1FD54FB6" w14:textId="45DA517A"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The glove box is continuously purged with dry nitrogen gas to decrease the amount of Oxygen, thus getting below the lower flammability limit of ethane (3 % at atmospheric pressure)</w:t>
      </w:r>
      <w:r w:rsidR="003D2842">
        <w:fldChar w:fldCharType="begin"/>
      </w:r>
      <w:r w:rsidR="003D2842">
        <w:instrText xml:space="preserve"> ADDIN ZOTERO_ITEM CSL_CITATION {"citationID":"K4IE97k6","properties":{"formattedCitation":"(4)","plainCitation":"(4)","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fldChar w:fldCharType="separate"/>
      </w:r>
      <w:r w:rsidR="003D2842" w:rsidRPr="003D2842">
        <w:rPr>
          <w:rFonts w:ascii="Calibri" w:hAnsi="Calibri" w:cs="Calibri"/>
        </w:rPr>
        <w:t>(4)</w:t>
      </w:r>
      <w:r w:rsidR="003D2842">
        <w:fldChar w:fldCharType="end"/>
      </w:r>
      <w:r w:rsidR="003D2842">
        <w:t>.</w:t>
      </w:r>
      <w:r w:rsidR="007C06F3">
        <w:t xml:space="preserve"> This is also good to avoid contamination of water from the atmosphere, which is necessary as some of the experiments are performed using heavy water (D2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 xml:space="preserve">loves are made of </w:t>
      </w:r>
      <w:proofErr w:type="spellStart"/>
      <w:r w:rsidR="007C06F3" w:rsidRPr="007C06F3">
        <w:t>butadyl</w:t>
      </w:r>
      <w:proofErr w:type="spellEnd"/>
      <w:r w:rsidR="007C06F3" w:rsidRPr="007C06F3">
        <w:t>, a static dissipative material.</w:t>
      </w:r>
      <w:r w:rsidR="00A1427F">
        <w:t xml:space="preserve"> Overall, after filling a </w:t>
      </w:r>
      <w:proofErr w:type="spellStart"/>
      <w:r w:rsidR="00A1427F">
        <w:t>Sevron</w:t>
      </w:r>
      <w:proofErr w:type="spellEnd"/>
      <w:r w:rsidR="00A1427F">
        <w:t xml:space="preserve">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39D35A74" w:rsidR="00216E5D" w:rsidRDefault="00985144" w:rsidP="00985144">
      <w:pPr>
        <w:pStyle w:val="Titre2"/>
        <w:numPr>
          <w:ilvl w:val="1"/>
          <w:numId w:val="1"/>
        </w:numPr>
      </w:pPr>
      <w:r>
        <w:t>Design and operation</w:t>
      </w:r>
    </w:p>
    <w:p w14:paraId="7C41EA3B" w14:textId="07C3CE53" w:rsidR="00985144" w:rsidRDefault="00985144" w:rsidP="00985144"/>
    <w:p w14:paraId="224A6643" w14:textId="77777777" w:rsidR="002E7F35" w:rsidRDefault="002E7F35" w:rsidP="002E7F35">
      <w:pPr>
        <w:keepNext/>
      </w:pPr>
      <w:r>
        <w:rPr>
          <w:noProof/>
          <w:color w:val="FF0000"/>
        </w:rPr>
        <w:drawing>
          <wp:inline distT="0" distB="0" distL="0" distR="0" wp14:anchorId="5FD0F3FA" wp14:editId="1EAA97D2">
            <wp:extent cx="5972810" cy="3359785"/>
            <wp:effectExtent l="0" t="0" r="8890" b="0"/>
            <wp:docPr id="6" name="Image 6" descr="Une image contenant carte, assis, ho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png"/>
                    <pic:cNvPicPr/>
                  </pic:nvPicPr>
                  <pic:blipFill>
                    <a:blip r:embed="rId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CF0769" w14:textId="2005121B" w:rsidR="00985144" w:rsidRDefault="002E7F35" w:rsidP="002E7F35">
      <w:pPr>
        <w:pStyle w:val="Lgende"/>
        <w:rPr>
          <w:color w:val="FF0000"/>
        </w:rPr>
      </w:pPr>
      <w:r>
        <w:t xml:space="preserve">Figure </w:t>
      </w:r>
      <w:r>
        <w:fldChar w:fldCharType="begin"/>
      </w:r>
      <w:r>
        <w:instrText xml:space="preserve"> SEQ Figure \* ARABIC </w:instrText>
      </w:r>
      <w:r>
        <w:fldChar w:fldCharType="separate"/>
      </w:r>
      <w:r w:rsidR="00A24FB9">
        <w:rPr>
          <w:noProof/>
        </w:rPr>
        <w:t>1</w:t>
      </w:r>
      <w:r>
        <w:fldChar w:fldCharType="end"/>
      </w:r>
      <w:r>
        <w:t xml:space="preserve"> Diagram of proof of concept experiment</w:t>
      </w:r>
    </w:p>
    <w:p w14:paraId="2E938C33" w14:textId="6D765605" w:rsidR="00985144" w:rsidRDefault="00985144" w:rsidP="00985144">
      <w:pPr>
        <w:rPr>
          <w:color w:val="FF0000"/>
        </w:rPr>
      </w:pPr>
    </w:p>
    <w:p w14:paraId="6FCEE152" w14:textId="233DFC15" w:rsidR="00985144" w:rsidRDefault="00985144" w:rsidP="00985144">
      <w:pPr>
        <w:pStyle w:val="Titre3"/>
        <w:ind w:left="720" w:firstLine="720"/>
      </w:pPr>
      <w:r>
        <w:t>3.2.a. Ethane liquefaction</w:t>
      </w:r>
    </w:p>
    <w:p w14:paraId="1BFC6B40" w14:textId="7752C69A" w:rsidR="00CB5C7B" w:rsidRDefault="00CB5C7B" w:rsidP="00CB5C7B"/>
    <w:p w14:paraId="78340796" w14:textId="77777777" w:rsidR="00CB5C7B" w:rsidRDefault="00CB5C7B" w:rsidP="00CB5C7B">
      <w:pPr>
        <w:keepNext/>
      </w:pPr>
      <w:r>
        <w:rPr>
          <w:noProof/>
        </w:rPr>
        <w:lastRenderedPageBreak/>
        <w:drawing>
          <wp:inline distT="0" distB="0" distL="0" distR="0" wp14:anchorId="64669111" wp14:editId="7100BFBA">
            <wp:extent cx="5972810" cy="2447925"/>
            <wp:effectExtent l="0" t="0" r="8890" b="952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jpg"/>
                    <pic:cNvPicPr/>
                  </pic:nvPicPr>
                  <pic:blipFill>
                    <a:blip r:embed="rId7">
                      <a:extLst>
                        <a:ext uri="{28A0092B-C50C-407E-A947-70E740481C1C}">
                          <a14:useLocalDpi xmlns:a14="http://schemas.microsoft.com/office/drawing/2010/main" val="0"/>
                        </a:ext>
                      </a:extLst>
                    </a:blip>
                    <a:stretch>
                      <a:fillRect/>
                    </a:stretch>
                  </pic:blipFill>
                  <pic:spPr>
                    <a:xfrm>
                      <a:off x="0" y="0"/>
                      <a:ext cx="5972810" cy="2447925"/>
                    </a:xfrm>
                    <a:prstGeom prst="rect">
                      <a:avLst/>
                    </a:prstGeom>
                  </pic:spPr>
                </pic:pic>
              </a:graphicData>
            </a:graphic>
          </wp:inline>
        </w:drawing>
      </w:r>
    </w:p>
    <w:p w14:paraId="6E57C91B" w14:textId="4789BE7D" w:rsidR="00CB5C7B" w:rsidRPr="00610704" w:rsidRDefault="00CB5C7B" w:rsidP="00CB5C7B">
      <w:pPr>
        <w:pStyle w:val="Lgende"/>
      </w:pPr>
      <w:r>
        <w:t xml:space="preserve">Figure </w:t>
      </w:r>
      <w:r>
        <w:fldChar w:fldCharType="begin"/>
      </w:r>
      <w:r>
        <w:instrText xml:space="preserve"> SEQ Figure \* ARABIC </w:instrText>
      </w:r>
      <w:r>
        <w:fldChar w:fldCharType="separate"/>
      </w:r>
      <w:r w:rsidR="00A24FB9">
        <w:rPr>
          <w:noProof/>
        </w:rPr>
        <w:t>2</w:t>
      </w:r>
      <w:r>
        <w:fldChar w:fldCharType="end"/>
      </w:r>
      <w:r>
        <w:t xml:space="preserve"> </w:t>
      </w:r>
      <w:r w:rsidR="00A1427F">
        <w:t>Cooling</w:t>
      </w:r>
      <w:r>
        <w:t xml:space="preserve"> setup</w:t>
      </w:r>
      <w:r w:rsidR="00A1427F">
        <w:t xml:space="preserve"> (1) liquid N</w:t>
      </w:r>
      <w:r w:rsidR="00A1427F" w:rsidRPr="00A1427F">
        <w:rPr>
          <w:vertAlign w:val="subscript"/>
        </w:rPr>
        <w:t>2</w:t>
      </w:r>
      <w:r w:rsidR="00A1427F">
        <w:t xml:space="preserve"> bath – primary cryogen (2)</w:t>
      </w:r>
      <w:r w:rsidR="00610704">
        <w:t xml:space="preserve"> </w:t>
      </w:r>
      <w:r w:rsidR="005340A7">
        <w:t>Reaction Vessel</w:t>
      </w:r>
      <w:r w:rsidR="00610704">
        <w:t xml:space="preserve"> for C</w:t>
      </w:r>
      <w:r w:rsidR="00610704" w:rsidRPr="00610704">
        <w:rPr>
          <w:vertAlign w:val="subscript"/>
        </w:rPr>
        <w:t>2</w:t>
      </w:r>
      <w:r w:rsidR="00610704">
        <w:t>H</w:t>
      </w:r>
      <w:r w:rsidR="00610704" w:rsidRPr="00610704">
        <w:rPr>
          <w:vertAlign w:val="subscript"/>
        </w:rPr>
        <w:t>6</w:t>
      </w:r>
      <w:r w:rsidR="00610704">
        <w:rPr>
          <w:vertAlign w:val="subscript"/>
        </w:rPr>
        <w:t xml:space="preserve"> </w:t>
      </w:r>
      <w:r w:rsidR="00610704">
        <w:t xml:space="preserve">– secondary cryogen (3) Frost shield (4) basket – PTFE 1 </w:t>
      </w:r>
      <w:r w:rsidR="00610704">
        <w:rPr>
          <w:rFonts w:cstheme="minorHAnsi"/>
        </w:rPr>
        <w:t>µ</w:t>
      </w:r>
      <w:r w:rsidR="00610704">
        <w:t>m membrane</w:t>
      </w:r>
    </w:p>
    <w:p w14:paraId="1FBA77A7" w14:textId="391B4ABB" w:rsidR="0011040A" w:rsidRDefault="0011040A" w:rsidP="00216E5D"/>
    <w:p w14:paraId="670EC418" w14:textId="056F7F03" w:rsidR="00610704" w:rsidRDefault="00610704" w:rsidP="00610704"/>
    <w:p w14:paraId="6D7497EB" w14:textId="7D0C8053" w:rsidR="00610704" w:rsidRDefault="00610704" w:rsidP="00216E5D">
      <w:r w:rsidRPr="00610704">
        <w:t xml:space="preserve">Ethane is liquid between 89.9 and 184.6 K at atmospheric pressure. Cooling is achieved by introducing ethane gas in </w:t>
      </w:r>
      <w:r w:rsidR="005340A7">
        <w:t>the reaction vessel, made of</w:t>
      </w:r>
      <w:r w:rsidRPr="00610704">
        <w:t xml:space="preserve"> copper (2)</w:t>
      </w:r>
      <w:r w:rsidR="005340A7">
        <w:t>,</w:t>
      </w:r>
      <w:r w:rsidRPr="00610704">
        <w:t xml:space="preserve"> submerged in liquid Nitrogen (lN</w:t>
      </w:r>
      <w:r w:rsidRPr="00610704">
        <w:rPr>
          <w:vertAlign w:val="subscript"/>
        </w:rPr>
        <w:t>2</w:t>
      </w:r>
      <w:r w:rsidRPr="00610704">
        <w:t xml:space="preserve">) (1). (3) is a frost shield, also made in copper which is used to catch the frost that inevitably grows on the cold wall of the Dewar during the droplet introduction </w:t>
      </w:r>
      <w:r w:rsidR="005C392E">
        <w:t>preventing</w:t>
      </w:r>
      <w:r w:rsidRPr="00610704">
        <w:t xml:space="preserve"> it from falling into the cryo</w:t>
      </w:r>
      <w:r>
        <w:t>gen</w:t>
      </w:r>
      <w:r w:rsidRPr="00610704">
        <w:t>, as this will be a source of impurity. (4) is a PTFE 1μm membrane screwed at the bottom of the basket that is used to fish out the particles from the ethane.</w:t>
      </w:r>
    </w:p>
    <w:p w14:paraId="79243434" w14:textId="3CB30F56" w:rsidR="00610704" w:rsidRDefault="00610704" w:rsidP="00610704">
      <w:r w:rsidRPr="00610704">
        <w:t>lN</w:t>
      </w:r>
      <w:r w:rsidRPr="00610704">
        <w:rPr>
          <w:vertAlign w:val="subscript"/>
        </w:rPr>
        <w:t>2</w:t>
      </w:r>
      <w:r w:rsidRPr="00610704">
        <w:t xml:space="preserve"> is filtered and introduced in Dewar (1) using a funnel attached to the Glove Box via a ball valve. The volume of (1) is 1L and once it is 2/3rds full, we start submerging Dewar (2) to progressively cool it down. This part can be quite time-consuming and posing risks because cooling (2) greatly enhances the lN</w:t>
      </w:r>
      <w:r w:rsidRPr="00610704">
        <w:rPr>
          <w:vertAlign w:val="subscript"/>
        </w:rPr>
        <w:t>2</w:t>
      </w:r>
      <w:r w:rsidRPr="00610704">
        <w:t xml:space="preserve"> evaporation which in turn increases the pressure within the GB inflating the gloves. Once this is achieved, we introduce Ethane gas into (2) via a movable copper pipe.</w:t>
      </w:r>
      <w:r>
        <w:t xml:space="preserve"> This process generates an ethane fog and the flow is adjusted around 100 mbar to obtain a smooth introduction. lN</w:t>
      </w:r>
      <w:r w:rsidRPr="00610704">
        <w:rPr>
          <w:vertAlign w:val="subscript"/>
        </w:rPr>
        <w:t>2</w:t>
      </w:r>
      <w:r>
        <w:t xml:space="preserve"> within (1) is constantly boiling off due to the higher ethane temperature and after around 20 minutes of introduction the ethane stops producing the f</w:t>
      </w:r>
      <w:r w:rsidR="0001513E">
        <w:t>og</w:t>
      </w:r>
      <w:r>
        <w:t xml:space="preserve"> and is directly converted into liquid. This indicates that the ethane Dewar (2) is warmer than 90 K. At this point, the process can be sped up by doubling the ethane flow for 10 minutes. However, as the temperature keeps increasing, we need to refill the lN</w:t>
      </w:r>
      <w:r w:rsidRPr="00610704">
        <w:rPr>
          <w:vertAlign w:val="subscript"/>
        </w:rPr>
        <w:t>2</w:t>
      </w:r>
      <w:r>
        <w:t xml:space="preserve"> within </w:t>
      </w:r>
      <w:r w:rsidR="0001513E">
        <w:t>(</w:t>
      </w:r>
      <w:r>
        <w:t>1</w:t>
      </w:r>
      <w:r w:rsidR="0001513E">
        <w:t>)</w:t>
      </w:r>
      <w:r>
        <w:t xml:space="preserve"> otherwise the temperature will be too high, and ethane will start evaporating. (2) needs to be lifted out of (1) and carefully re-inserted once (1) it is refilled. This procedure is repeated until the desired amount of liquid ethane has been reached corresponding to ¼ L, indicated by a filling level 2 to 3 cm below the top of the Dewar.</w:t>
      </w:r>
    </w:p>
    <w:p w14:paraId="289DF423" w14:textId="77777777" w:rsidR="00D90132" w:rsidRDefault="00D90132" w:rsidP="00610704"/>
    <w:p w14:paraId="5BB49D6D" w14:textId="320555FA" w:rsidR="002E7F35" w:rsidRPr="00985144" w:rsidRDefault="002E7F35" w:rsidP="002E7F35">
      <w:pPr>
        <w:pStyle w:val="Titre3"/>
        <w:ind w:left="720" w:firstLine="720"/>
      </w:pPr>
      <w:r>
        <w:t>3.2.b. Water droplet production and introduction</w:t>
      </w:r>
    </w:p>
    <w:p w14:paraId="40D46ABE" w14:textId="3C6817B5" w:rsidR="00CB5C7B" w:rsidRDefault="00CB5C7B" w:rsidP="00CB5C7B"/>
    <w:p w14:paraId="5582B172" w14:textId="77777777" w:rsidR="00E90D83" w:rsidRDefault="00E90D83" w:rsidP="00E90D83">
      <w:pPr>
        <w:keepNext/>
      </w:pPr>
      <w:r>
        <w:rPr>
          <w:noProof/>
        </w:rPr>
        <w:lastRenderedPageBreak/>
        <w:drawing>
          <wp:inline distT="0" distB="0" distL="0" distR="0" wp14:anchorId="2D8C9C84" wp14:editId="73DA2257">
            <wp:extent cx="5972810" cy="3359785"/>
            <wp:effectExtent l="0" t="0" r="8890" b="0"/>
            <wp:docPr id="8" name="Image 8" descr="Une image contenant photo&#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7.jpg"/>
                    <pic:cNvPicPr/>
                  </pic:nvPicPr>
                  <pic:blipFill>
                    <a:blip r:embed="rId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0625127" w14:textId="5F403875" w:rsidR="00CB5C7B" w:rsidRDefault="00E90D83" w:rsidP="00E90D83">
      <w:pPr>
        <w:pStyle w:val="Lgende"/>
      </w:pPr>
      <w:r>
        <w:t xml:space="preserve">Figure </w:t>
      </w:r>
      <w:r>
        <w:fldChar w:fldCharType="begin"/>
      </w:r>
      <w:r>
        <w:instrText xml:space="preserve"> SEQ Figure \* ARABIC </w:instrText>
      </w:r>
      <w:r>
        <w:fldChar w:fldCharType="separate"/>
      </w:r>
      <w:r w:rsidR="00A24FB9">
        <w:rPr>
          <w:noProof/>
        </w:rPr>
        <w:t>3</w:t>
      </w:r>
      <w:r>
        <w:fldChar w:fldCharType="end"/>
      </w:r>
      <w:r>
        <w:t xml:space="preserve"> a) Nebulizer b) Nozzle setup</w:t>
      </w:r>
    </w:p>
    <w:p w14:paraId="2B343EDE" w14:textId="0E5C8805" w:rsidR="00D90132" w:rsidRDefault="00D90132" w:rsidP="00D90132"/>
    <w:p w14:paraId="61658E6F" w14:textId="7A0E5B00" w:rsidR="00D90132" w:rsidRDefault="00D90132" w:rsidP="00D90132">
      <w:r>
        <w:t xml:space="preserve">To produce </w:t>
      </w:r>
      <w:proofErr w:type="spellStart"/>
      <w:r>
        <w:t>μm</w:t>
      </w:r>
      <w:proofErr w:type="spellEnd"/>
      <w:r>
        <w:t xml:space="preserve">-sized water droplets, we use a commercially available Nebulizer, Phillips </w:t>
      </w:r>
      <w:proofErr w:type="spellStart"/>
      <w:r>
        <w:t>Innospire</w:t>
      </w:r>
      <w:proofErr w:type="spellEnd"/>
      <w:r>
        <w:t xml:space="preserve"> Deluxe. It is made of a compressor, pumping the air and producing a high velocity flow through a liquid sample container (10 ml), producing an aerosol. We have adapted the Nebulizer to use N</w:t>
      </w:r>
      <w:r w:rsidRPr="00D90132">
        <w:rPr>
          <w:vertAlign w:val="subscript"/>
        </w:rPr>
        <w:t>2</w:t>
      </w:r>
      <w:r>
        <w:t xml:space="preserve"> as a carrier gas rather than the ambient air and the benefits are three-folded. It prevents the introduction of both water (an impurity when D</w:t>
      </w:r>
      <w:r w:rsidRPr="00D90132">
        <w:rPr>
          <w:vertAlign w:val="subscript"/>
        </w:rPr>
        <w:t>2</w:t>
      </w:r>
      <w:r>
        <w:t>O is used) and oxygen (a catalyst in an explosive atmosphere). The N</w:t>
      </w:r>
      <w:r w:rsidRPr="00D90132">
        <w:rPr>
          <w:vertAlign w:val="subscript"/>
        </w:rPr>
        <w:t>2</w:t>
      </w:r>
      <w:r>
        <w:t xml:space="preserve"> flow is also an adjustable parameter to influence the nebulization process (</w:t>
      </w:r>
      <w:r w:rsidRPr="00D90132">
        <w:rPr>
          <w:color w:val="FF0000"/>
        </w:rPr>
        <w:t>cf</w:t>
      </w:r>
      <w:r>
        <w:rPr>
          <w:color w:val="FF0000"/>
        </w:rPr>
        <w:t>.</w:t>
      </w:r>
      <w:r w:rsidRPr="00D90132">
        <w:rPr>
          <w:color w:val="FF0000"/>
        </w:rPr>
        <w:t xml:space="preserve"> Figure? </w:t>
      </w:r>
      <w:r w:rsidRPr="00D90132">
        <w:rPr>
          <w:color w:val="FF0000"/>
        </w:rPr>
        <w:sym w:font="Wingdings" w:char="F0E0"/>
      </w:r>
      <w:r w:rsidRPr="00D90132">
        <w:rPr>
          <w:color w:val="FF0000"/>
        </w:rPr>
        <w:t xml:space="preserve"> Chapter 6 – microscope pictures</w:t>
      </w:r>
      <w:r>
        <w:t xml:space="preserve">). </w:t>
      </w:r>
    </w:p>
    <w:p w14:paraId="7B2904E8" w14:textId="7FE3CE12" w:rsidR="00D90132" w:rsidRDefault="00D90132" w:rsidP="00D90132">
      <w:r>
        <w:t>The droplets are introduced into the cryogen via a nozzle made of copper and sealed to the glove box. It is connected to the water reservoir via a plastic pipe, of which the geometry needs to be carefully adjusted to prevent droplet condensation on the pipe wall.</w:t>
      </w:r>
    </w:p>
    <w:p w14:paraId="6FAE3DBA" w14:textId="3716C7EB" w:rsidR="00D90132" w:rsidRDefault="00D90132" w:rsidP="00D90132">
      <w:r>
        <w:t xml:space="preserve">It is important to note that the efficiency of the cooling will not only depend on the thermophysical properties of the cryogen, but also on the sample dynamics within the </w:t>
      </w:r>
      <w:proofErr w:type="spellStart"/>
      <w:r>
        <w:t>cryoliquid</w:t>
      </w:r>
      <w:proofErr w:type="spellEnd"/>
      <w:r>
        <w:t xml:space="preserve">. The cooling rate will be enhanced if the samples continue plunging after being introduced in the cryogen rather than if it quickly comes to rest (forced convection) </w:t>
      </w:r>
      <w:r w:rsidRPr="00D90132">
        <w:rPr>
          <w:color w:val="FF0000"/>
        </w:rPr>
        <w:t>(citation</w:t>
      </w:r>
      <w:r>
        <w:t>). The density difference between HGW (0.94 g\cm3) and liquid ethane (0.544 g\cm3 at 184.5 K)</w:t>
      </w:r>
      <w:r w:rsidR="005340A7">
        <w:t xml:space="preserve"> result in the </w:t>
      </w:r>
      <w:r>
        <w:t>particles slowly sink</w:t>
      </w:r>
      <w:r w:rsidR="005340A7">
        <w:t>ing at</w:t>
      </w:r>
      <w:r>
        <w:t xml:space="preserve"> the bottom of the</w:t>
      </w:r>
      <w:r w:rsidR="005340A7">
        <w:t xml:space="preserve"> reaction vessel</w:t>
      </w:r>
      <w:r>
        <w:t>.</w:t>
      </w:r>
    </w:p>
    <w:p w14:paraId="0EDAD23B" w14:textId="01E93E1C" w:rsidR="00D90132" w:rsidRPr="00D90132" w:rsidRDefault="00D90132" w:rsidP="00D90132">
      <w:r>
        <w:t xml:space="preserve">We usually introduce the water for 20 minutes and in two steps of 10 minutes each. Before starting, we disconnect the water reservoir </w:t>
      </w:r>
      <w:r w:rsidR="005340A7">
        <w:t xml:space="preserve">(6) </w:t>
      </w:r>
      <w:r>
        <w:t xml:space="preserve">from the pipe linked to the nozzle and adjust the level of the Dewar to put it roughly 1 cm to the ethane level. We then setup the Nitrogen flow at 0.5 bar and then turn the </w:t>
      </w:r>
      <w:r w:rsidR="005340A7">
        <w:t>nebulizer</w:t>
      </w:r>
      <w:r>
        <w:t xml:space="preserve"> on. </w:t>
      </w:r>
      <w:r w:rsidR="005340A7">
        <w:t>After a visual inspection</w:t>
      </w:r>
      <w:r>
        <w:t xml:space="preserve"> </w:t>
      </w:r>
      <w:r w:rsidR="005340A7">
        <w:t xml:space="preserve">of </w:t>
      </w:r>
      <w:r>
        <w:t xml:space="preserve">the flow </w:t>
      </w:r>
      <w:r w:rsidR="005340A7">
        <w:t>quality,</w:t>
      </w:r>
      <w:r>
        <w:t xml:space="preserve"> the water reservoir </w:t>
      </w:r>
      <w:r w:rsidR="005340A7">
        <w:t xml:space="preserve">is connected </w:t>
      </w:r>
      <w:r>
        <w:t>to the nozzle and</w:t>
      </w:r>
      <w:r w:rsidR="005340A7">
        <w:t xml:space="preserve"> </w:t>
      </w:r>
      <w:r>
        <w:t>the timer</w:t>
      </w:r>
      <w:r w:rsidR="005340A7">
        <w:t xml:space="preserve"> is started</w:t>
      </w:r>
      <w:r>
        <w:t xml:space="preserve">. After the first introduction step (10 min), we can control the ethane level and </w:t>
      </w:r>
      <w:r>
        <w:lastRenderedPageBreak/>
        <w:t>adjust the nozzle level accordingly. If the ethane temperature is above 1</w:t>
      </w:r>
      <w:r w:rsidR="005340A7">
        <w:t>30</w:t>
      </w:r>
      <w:r>
        <w:t xml:space="preserve">K, we can also refill </w:t>
      </w:r>
      <w:r w:rsidR="005340A7">
        <w:t>the primary cryogen Dewar (1) with liquid N</w:t>
      </w:r>
      <w:r w:rsidR="005340A7" w:rsidRPr="005340A7">
        <w:rPr>
          <w:vertAlign w:val="subscript"/>
        </w:rPr>
        <w:t>2</w:t>
      </w:r>
      <w:r>
        <w:t xml:space="preserve">. Because the nozzle is close to the </w:t>
      </w:r>
      <w:r w:rsidR="005340A7">
        <w:t>liquid ethane</w:t>
      </w:r>
      <w:r>
        <w:t xml:space="preserve"> level, it is likely to generate some frost that needs to be cleaned. 20 minutes is generally enough to introduce the 10 ml of water.</w:t>
      </w:r>
    </w:p>
    <w:p w14:paraId="63FA6250" w14:textId="179A70D4" w:rsidR="00E90D83" w:rsidRDefault="00E90D83" w:rsidP="00E90D83"/>
    <w:p w14:paraId="1AE73FB9" w14:textId="79F7FF61" w:rsidR="00E90D83" w:rsidRDefault="00163CF9" w:rsidP="00163CF9">
      <w:pPr>
        <w:pStyle w:val="Titre3"/>
        <w:ind w:left="720" w:firstLine="720"/>
      </w:pPr>
      <w:r>
        <w:t>3.2.c. PID and temperature control</w:t>
      </w:r>
    </w:p>
    <w:p w14:paraId="7509B144" w14:textId="770D5EA5" w:rsidR="00163CF9" w:rsidRDefault="00163CF9" w:rsidP="00E90D83"/>
    <w:p w14:paraId="56F4DB33" w14:textId="621860F2" w:rsidR="00F53E1F" w:rsidRDefault="00F53E1F" w:rsidP="00E90D83">
      <w:r w:rsidRPr="00F53E1F">
        <w:t xml:space="preserve">The main parameter </w:t>
      </w:r>
      <w:r w:rsidR="0001513E">
        <w:t>that that need to be</w:t>
      </w:r>
      <w:r w:rsidRPr="00F53E1F">
        <w:t xml:space="preserve"> monitor</w:t>
      </w:r>
      <w:r w:rsidR="0001513E">
        <w:t>ed</w:t>
      </w:r>
      <w:r w:rsidRPr="00F53E1F">
        <w:t xml:space="preserve"> during the procedure is the liquid ethane temperature as shown in Figure 4. We have attached to the frost shield a K type thermocouple (submerged into the liquid ethane) that can display this temperature.</w:t>
      </w:r>
    </w:p>
    <w:p w14:paraId="2730459F" w14:textId="01EBBC6F" w:rsidR="00F53E1F" w:rsidRDefault="00F53E1F" w:rsidP="00E90D83"/>
    <w:p w14:paraId="4BA88F5E" w14:textId="261005AA" w:rsidR="00F53E1F" w:rsidRDefault="00200912" w:rsidP="00E90D83">
      <w:r>
        <w:rPr>
          <w:noProof/>
        </w:rPr>
        <mc:AlternateContent>
          <mc:Choice Requires="wps">
            <w:drawing>
              <wp:anchor distT="0" distB="0" distL="114300" distR="114300" simplePos="0" relativeHeight="251661312" behindDoc="0" locked="0" layoutInCell="1" allowOverlap="1" wp14:anchorId="4FB6049A" wp14:editId="261A840C">
                <wp:simplePos x="0" y="0"/>
                <wp:positionH relativeFrom="column">
                  <wp:posOffset>0</wp:posOffset>
                </wp:positionH>
                <wp:positionV relativeFrom="paragraph">
                  <wp:posOffset>3320415</wp:posOffset>
                </wp:positionV>
                <wp:extent cx="5314950"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203401DA" w14:textId="3E04BC98" w:rsidR="00230C17" w:rsidRPr="00894B8A" w:rsidRDefault="00230C17" w:rsidP="00200912">
                            <w:pPr>
                              <w:pStyle w:val="Lgende"/>
                              <w:rPr>
                                <w:noProof/>
                              </w:rPr>
                            </w:pPr>
                            <w:r>
                              <w:t xml:space="preserve">Figure </w:t>
                            </w:r>
                            <w:r>
                              <w:fldChar w:fldCharType="begin"/>
                            </w:r>
                            <w:r>
                              <w:instrText xml:space="preserve"> SEQ Figure \* ARABIC </w:instrText>
                            </w:r>
                            <w:r>
                              <w:fldChar w:fldCharType="separate"/>
                            </w:r>
                            <w:r w:rsidR="00A24FB9">
                              <w:rPr>
                                <w:noProof/>
                              </w:rPr>
                              <w:t>4</w:t>
                            </w:r>
                            <w:r>
                              <w:fldChar w:fldCharType="end"/>
                            </w:r>
                            <w:r>
                              <w:t xml:space="preserve"> Ethane temperature vs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B6049A" id="_x0000_t202" coordsize="21600,21600" o:spt="202" path="m,l,21600r21600,l21600,xe">
                <v:stroke joinstyle="miter"/>
                <v:path gradientshapeok="t" o:connecttype="rect"/>
              </v:shapetype>
              <v:shape id="Zone de texte 9" o:spid="_x0000_s1026" type="#_x0000_t202" style="position:absolute;margin-left:0;margin-top:261.45pt;width:418.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" stroked="f">
                <v:textbox style="mso-fit-shape-to-text:t" inset="0,0,0,0">
                  <w:txbxContent>
                    <w:p w14:paraId="203401DA" w14:textId="3E04BC98" w:rsidR="00230C17" w:rsidRPr="00894B8A" w:rsidRDefault="00230C17" w:rsidP="00200912">
                      <w:pPr>
                        <w:pStyle w:val="Lgende"/>
                        <w:rPr>
                          <w:noProof/>
                        </w:rPr>
                      </w:pPr>
                      <w:r>
                        <w:t xml:space="preserve">Figure </w:t>
                      </w:r>
                      <w:r>
                        <w:fldChar w:fldCharType="begin"/>
                      </w:r>
                      <w:r>
                        <w:instrText xml:space="preserve"> SEQ Figure \* ARABIC </w:instrText>
                      </w:r>
                      <w:r>
                        <w:fldChar w:fldCharType="separate"/>
                      </w:r>
                      <w:r w:rsidR="00A24FB9">
                        <w:rPr>
                          <w:noProof/>
                        </w:rPr>
                        <w:t>4</w:t>
                      </w:r>
                      <w:r>
                        <w:fldChar w:fldCharType="end"/>
                      </w:r>
                      <w:r>
                        <w:t xml:space="preserve"> Ethane temperature vs time</w:t>
                      </w:r>
                    </w:p>
                  </w:txbxContent>
                </v:textbox>
                <w10:wrap type="topAndBottom"/>
              </v:shape>
            </w:pict>
          </mc:Fallback>
        </mc:AlternateContent>
      </w:r>
      <w:r w:rsidR="00F53E1F">
        <w:rPr>
          <w:noProof/>
        </w:rPr>
        <w:drawing>
          <wp:anchor distT="0" distB="0" distL="114300" distR="114300" simplePos="0" relativeHeight="251659264" behindDoc="0" locked="0" layoutInCell="1" allowOverlap="1" wp14:anchorId="7DF945BA" wp14:editId="5EF4F305">
            <wp:simplePos x="0" y="0"/>
            <wp:positionH relativeFrom="margin">
              <wp:posOffset>0</wp:posOffset>
            </wp:positionH>
            <wp:positionV relativeFrom="paragraph">
              <wp:posOffset>281940</wp:posOffset>
            </wp:positionV>
            <wp:extent cx="5314950" cy="298132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4950" cy="2981325"/>
                    </a:xfrm>
                    <a:prstGeom prst="rect">
                      <a:avLst/>
                    </a:prstGeom>
                    <a:noFill/>
                    <a:ln>
                      <a:noFill/>
                    </a:ln>
                  </pic:spPr>
                </pic:pic>
              </a:graphicData>
            </a:graphic>
          </wp:anchor>
        </w:drawing>
      </w:r>
    </w:p>
    <w:p w14:paraId="65C1E1F8" w14:textId="77777777" w:rsidR="00200912" w:rsidRDefault="00200912" w:rsidP="00E90D83"/>
    <w:p w14:paraId="6C0A6E02" w14:textId="3FBB477B" w:rsidR="00F53E1F" w:rsidRDefault="00200912" w:rsidP="00E90D83">
      <w:pPr>
        <w:rPr>
          <w:color w:val="FF0000"/>
        </w:rPr>
      </w:pPr>
      <w:r>
        <w:t>Figure 4 show that the liquid ethane temperature is not stable because the cooling setup never reach a state of equilibrium. This is due to the constant evaporation of the primary cryogen, lN</w:t>
      </w:r>
      <w:r w:rsidRPr="00200912">
        <w:rPr>
          <w:vertAlign w:val="subscript"/>
        </w:rPr>
        <w:t>2</w:t>
      </w:r>
      <w:r>
        <w:t xml:space="preserve"> whom boiling temperature, 77 K is lower than the melting point of ethane, 90K. This imply to refill the liquid N</w:t>
      </w:r>
      <w:r w:rsidRPr="00200912">
        <w:rPr>
          <w:vertAlign w:val="subscript"/>
        </w:rPr>
        <w:t xml:space="preserve">2 </w:t>
      </w:r>
      <w:r>
        <w:t>every 30 minutes</w:t>
      </w:r>
      <w:r w:rsidR="003965BE">
        <w:t xml:space="preserve">. </w:t>
      </w:r>
      <w:r w:rsidR="003965BE" w:rsidRPr="003965BE">
        <w:rPr>
          <w:color w:val="FF0000"/>
        </w:rPr>
        <w:t>(Hazardous and heavy task</w:t>
      </w:r>
      <w:r w:rsidR="003965BE">
        <w:rPr>
          <w:color w:val="FF0000"/>
        </w:rPr>
        <w:t xml:space="preserve"> </w:t>
      </w:r>
      <w:r w:rsidR="003965BE" w:rsidRPr="003965BE">
        <w:rPr>
          <w:color w:val="FF0000"/>
        </w:rPr>
        <w:sym w:font="Wingdings" w:char="F0E0"/>
      </w:r>
      <w:r w:rsidR="003965BE" w:rsidRPr="003965BE">
        <w:rPr>
          <w:color w:val="FF0000"/>
        </w:rPr>
        <w:t xml:space="preserve"> explain why)</w:t>
      </w:r>
      <w:r w:rsidR="003965BE">
        <w:rPr>
          <w:color w:val="FF0000"/>
        </w:rPr>
        <w:t>.</w:t>
      </w:r>
    </w:p>
    <w:p w14:paraId="0EB20F7B" w14:textId="53C9CDE9" w:rsidR="003965BE" w:rsidRPr="003965BE" w:rsidRDefault="003965BE" w:rsidP="003965BE">
      <w:r>
        <w:t xml:space="preserve">Another temperature of interest is located at the bottom of the nozzle as it is likely to grow frost due to its proximity to the cryogen (1cm). The frost can obstruct the aperture and big chunk of ice can fall into the cryogen; </w:t>
      </w:r>
      <w:r w:rsidR="00EE2285">
        <w:t>thus,</w:t>
      </w:r>
      <w:r>
        <w:t xml:space="preserve"> the nozzle needs to be maintained above 0 °C. This temperature is monitored through a K type thermocouple (T1 in Figure </w:t>
      </w:r>
      <w:r w:rsidR="00EE2285">
        <w:t>3</w:t>
      </w:r>
      <w:r>
        <w:t xml:space="preserve">) and is controlled using a PID, that can apply a voltage to a heating </w:t>
      </w:r>
      <w:r>
        <w:lastRenderedPageBreak/>
        <w:t>ring around a copper block (</w:t>
      </w:r>
      <w:r w:rsidR="00EE2285">
        <w:t>T2 in</w:t>
      </w:r>
      <w:r>
        <w:t xml:space="preserve"> Figure 3). The PID </w:t>
      </w:r>
      <w:r w:rsidR="00EE2285">
        <w:t>is setup</w:t>
      </w:r>
      <w:r>
        <w:t xml:space="preserve"> such as the temperature of the copper can`t exceed 50 degree to avoid the evaporation of the droplets.</w:t>
      </w:r>
    </w:p>
    <w:p w14:paraId="72AD93A9" w14:textId="337DBEAC" w:rsidR="00200912" w:rsidRDefault="00200912" w:rsidP="00E90D83">
      <w:pPr>
        <w:rPr>
          <w:color w:val="FF0000"/>
        </w:rPr>
      </w:pPr>
    </w:p>
    <w:p w14:paraId="7A0898FC" w14:textId="77777777" w:rsidR="00EE2285" w:rsidRDefault="00EE2285" w:rsidP="00E90D83"/>
    <w:p w14:paraId="537E97E9" w14:textId="0D7DF070" w:rsidR="00E90D83" w:rsidRDefault="00E90D83" w:rsidP="00E90D83">
      <w:pPr>
        <w:pStyle w:val="Titre3"/>
        <w:ind w:left="720" w:firstLine="720"/>
      </w:pPr>
      <w:r>
        <w:t>3.2.</w:t>
      </w:r>
      <w:r w:rsidR="00163CF9">
        <w:t>d</w:t>
      </w:r>
      <w:r>
        <w:t xml:space="preserve">. </w:t>
      </w:r>
      <w:r w:rsidR="00EE2285">
        <w:t>Particle</w:t>
      </w:r>
      <w:r>
        <w:t xml:space="preserve"> recovery</w:t>
      </w:r>
    </w:p>
    <w:p w14:paraId="65E0486B" w14:textId="68471FEA" w:rsidR="00E90D83" w:rsidRDefault="00E90D83" w:rsidP="00E90D83"/>
    <w:p w14:paraId="4670C729" w14:textId="1434DDBD" w:rsidR="0070738B" w:rsidRDefault="00EE2285" w:rsidP="00E90D83">
      <w:r w:rsidRPr="00EE2285">
        <w:t xml:space="preserve">The warming curve of a 3 </w:t>
      </w:r>
      <w:proofErr w:type="spellStart"/>
      <w:r w:rsidRPr="00EE2285">
        <w:t>μl</w:t>
      </w:r>
      <w:proofErr w:type="spellEnd"/>
      <w:r w:rsidRPr="00EE2285">
        <w:t xml:space="preserve"> water droplet removed from lN2 at ambient temperature reached -100 ˚C after 4 seconds</w:t>
      </w:r>
      <w:r>
        <w:t xml:space="preserve"> </w:t>
      </w:r>
      <w:r>
        <w:fldChar w:fldCharType="begin"/>
      </w:r>
      <w:r>
        <w:instrText xml:space="preserve"> ADDIN ZOTERO_ITEM CSL_CITATION {"citationID":"xa8dnbo3","properties":{"formattedCitation":"(5)","plainCitation":"(5)","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Pr="00EE2285">
        <w:rPr>
          <w:rFonts w:ascii="Calibri" w:hAnsi="Calibri" w:cs="Calibri"/>
        </w:rPr>
        <w:t>(5)</w:t>
      </w:r>
      <w:r>
        <w:fldChar w:fldCharType="end"/>
      </w:r>
      <w:r w:rsidRPr="00EE2285">
        <w:t>, and that is our time constraint to handle the particles out of the cryogen (either ethane or Nitrogen).</w:t>
      </w:r>
      <w:r w:rsidR="00350785">
        <w:t xml:space="preserve"> </w:t>
      </w:r>
      <w:r w:rsidR="00350785" w:rsidRPr="00350785">
        <w:t>A PTFE membrane (4 in Figure 2) screwed to the bottom of a basket made of copper is used to fish out the particles from the ethane, before dispersing them in a lN</w:t>
      </w:r>
      <w:r w:rsidR="00350785" w:rsidRPr="0070738B">
        <w:rPr>
          <w:vertAlign w:val="subscript"/>
        </w:rPr>
        <w:t>2</w:t>
      </w:r>
      <w:r w:rsidR="00350785" w:rsidRPr="00350785">
        <w:t xml:space="preserve"> Dewar where they will remain stable.</w:t>
      </w:r>
      <w:r w:rsidR="0070738B">
        <w:t xml:space="preserve"> </w:t>
      </w:r>
      <w:r w:rsidR="0070738B" w:rsidRPr="0070738B">
        <w:rPr>
          <w:color w:val="FF0000"/>
        </w:rPr>
        <w:t>Explain why</w:t>
      </w:r>
      <w:r w:rsidR="00350785" w:rsidRPr="0070738B">
        <w:rPr>
          <w:color w:val="FF0000"/>
        </w:rPr>
        <w:t xml:space="preserve"> </w:t>
      </w:r>
      <w:r w:rsidR="0070738B">
        <w:rPr>
          <w:color w:val="FF0000"/>
        </w:rPr>
        <w:t xml:space="preserve">stable in Ln2, and why use of membrane (difference with </w:t>
      </w:r>
      <w:proofErr w:type="spellStart"/>
      <w:r w:rsidR="0070738B">
        <w:rPr>
          <w:color w:val="FF0000"/>
        </w:rPr>
        <w:t>cryo</w:t>
      </w:r>
      <w:proofErr w:type="spellEnd"/>
      <w:r w:rsidR="0070738B">
        <w:rPr>
          <w:color w:val="FF0000"/>
        </w:rPr>
        <w:t xml:space="preserve"> SEM).</w:t>
      </w:r>
    </w:p>
    <w:p w14:paraId="0BA03531" w14:textId="6779CB15" w:rsidR="00E90D83" w:rsidRPr="00E90D83" w:rsidRDefault="00350785" w:rsidP="00E90D83">
      <w:r w:rsidRPr="00350785">
        <w:t xml:space="preserve">We find that the particles obstruct the pores and the ethane is not drained efficiently. This results in either freezing some ethane in the liquid Nitrogen or having to wait for a long time for the ethane to be drained (or evaporated) thus losing the </w:t>
      </w:r>
      <w:proofErr w:type="spellStart"/>
      <w:r w:rsidRPr="00350785">
        <w:t>amorphicity</w:t>
      </w:r>
      <w:proofErr w:type="spellEnd"/>
      <w:r w:rsidRPr="00350785">
        <w:t xml:space="preserve"> of the particles. However, after dispersion we can visually observe that we obtain a milky mixture made of particles in lN2</w:t>
      </w:r>
    </w:p>
    <w:p w14:paraId="3B2CA91F" w14:textId="77697463" w:rsidR="00E362F2" w:rsidRDefault="00E362F2" w:rsidP="00EF4E16"/>
    <w:p w14:paraId="23A2E198" w14:textId="3359A771" w:rsidR="00EF4E16" w:rsidRDefault="00EF4E16" w:rsidP="00825B07">
      <w:pPr>
        <w:pStyle w:val="Titre2"/>
        <w:numPr>
          <w:ilvl w:val="1"/>
          <w:numId w:val="1"/>
        </w:numPr>
      </w:pPr>
      <w:r>
        <w:t>Limitations</w:t>
      </w:r>
    </w:p>
    <w:p w14:paraId="11796C40" w14:textId="4B2B4AB7" w:rsidR="00BC277D" w:rsidRDefault="00BC277D" w:rsidP="00BC277D"/>
    <w:p w14:paraId="3E3920DF" w14:textId="77777777" w:rsidR="0070738B" w:rsidRDefault="0070738B" w:rsidP="0070738B">
      <w:r>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5593F1E0" w:rsidR="0070738B" w:rsidRDefault="0070738B" w:rsidP="0070738B">
      <w:r>
        <w:t>The water droplet production and introduction has proven to be efficient and reliable.</w:t>
      </w:r>
    </w:p>
    <w:p w14:paraId="33CDAE0B" w14:textId="0DB97C00" w:rsidR="00BC277D" w:rsidRDefault="0070738B" w:rsidP="00BC277D">
      <w:r>
        <w:t>The particle recovery, however, remains a challenge along with the separation of the ice particles from the cryogen.</w:t>
      </w:r>
    </w:p>
    <w:p w14:paraId="107D1B37" w14:textId="77777777" w:rsidR="00E362F2" w:rsidRDefault="00E362F2" w:rsidP="00E362F2"/>
    <w:p w14:paraId="45A36228" w14:textId="77777777" w:rsidR="00E362F2" w:rsidRDefault="00E362F2" w:rsidP="00E362F2"/>
    <w:p w14:paraId="7A41DA04" w14:textId="11CA148D" w:rsidR="00E362F2" w:rsidRDefault="00825B07" w:rsidP="00E362F2">
      <w:pPr>
        <w:pStyle w:val="Titre1"/>
        <w:numPr>
          <w:ilvl w:val="0"/>
          <w:numId w:val="1"/>
        </w:numPr>
      </w:pPr>
      <w:r>
        <w:t>2</w:t>
      </w:r>
      <w:r w:rsidRPr="00825B07">
        <w:rPr>
          <w:vertAlign w:val="superscript"/>
        </w:rPr>
        <w:t>nd</w:t>
      </w:r>
      <w:r>
        <w:t xml:space="preserve"> Version, Hardware Development</w:t>
      </w:r>
    </w:p>
    <w:p w14:paraId="17794071" w14:textId="64BC0590" w:rsidR="00E362F2" w:rsidRDefault="00E362F2" w:rsidP="001760B9">
      <w:pPr>
        <w:pStyle w:val="Titre2"/>
      </w:pPr>
    </w:p>
    <w:p w14:paraId="0E91F924" w14:textId="0BF450DE" w:rsidR="00E362F2" w:rsidRDefault="00E362F2" w:rsidP="00E362F2"/>
    <w:p w14:paraId="12ADA1CC" w14:textId="0160E3C0" w:rsidR="002300F0"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p>
    <w:p w14:paraId="00E01ECA" w14:textId="1BF944E8" w:rsidR="00E362F2" w:rsidRDefault="001760B9" w:rsidP="00825B07">
      <w:pPr>
        <w:pStyle w:val="Titre2"/>
        <w:numPr>
          <w:ilvl w:val="1"/>
          <w:numId w:val="1"/>
        </w:numPr>
      </w:pPr>
      <w:r>
        <w:lastRenderedPageBreak/>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17901DC6" w:rsidR="00201E24" w:rsidRDefault="00AD5327" w:rsidP="001760B9">
      <w:r>
        <w:t>First, the reaction vessel (1 in figure 5) is no longer cooled by submersion in liquid N</w:t>
      </w:r>
      <w:r w:rsidRPr="00AD5327">
        <w:rPr>
          <w:vertAlign w:val="subscript"/>
        </w:rPr>
        <w:t>2</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6B7D35" w:rsidRPr="006B7D35">
        <w:t>lN</w:t>
      </w:r>
      <w:r w:rsidR="006B7D35" w:rsidRPr="0084440B">
        <w:rPr>
          <w:vertAlign w:val="subscript"/>
        </w:rPr>
        <w:t>2</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ill be adjusted by using a 20W power heating wire featured between the pipe interstices and connected to a Lakeshore PID controller. </w:t>
      </w:r>
    </w:p>
    <w:p w14:paraId="0ED2FD9D" w14:textId="06E3676E" w:rsidR="0084440B"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1F173C">
        <w:t xml:space="preserve"> A cryogenic ball valve (6 in Figure 5) has been installed at the bottom of the reaction vessel for that purpose and different recovery setup can be installed beneath the reaction vessel for various sample handling and storage method, increasing</w:t>
      </w:r>
      <w:r w:rsidR="00B02BE2">
        <w:t xml:space="preserve"> experimental</w:t>
      </w:r>
      <w:r w:rsidR="001F173C">
        <w:t xml:space="preserve"> versatility.</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05DCBAED" w:rsidR="00201E24" w:rsidRDefault="00201E24" w:rsidP="000D5E23">
      <w:pPr>
        <w:pStyle w:val="Lgende"/>
        <w:jc w:val="center"/>
      </w:pPr>
      <w:r>
        <w:t xml:space="preserve">Figure </w:t>
      </w:r>
      <w:r w:rsidR="008948D8">
        <w:fldChar w:fldCharType="begin"/>
      </w:r>
      <w:r w:rsidR="008948D8">
        <w:instrText xml:space="preserve"> SEQ Figure \* ARABIC </w:instrText>
      </w:r>
      <w:r w:rsidR="008948D8">
        <w:fldChar w:fldCharType="separate"/>
      </w:r>
      <w:r w:rsidR="00A24FB9">
        <w:rPr>
          <w:noProof/>
        </w:rPr>
        <w:t>5</w:t>
      </w:r>
      <w:r w:rsidR="008948D8">
        <w:rPr>
          <w:noProof/>
        </w:rPr>
        <w:fldChar w:fldCharType="end"/>
      </w:r>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w:t>
      </w:r>
      <w:r w:rsidR="00A90880">
        <w:lastRenderedPageBreak/>
        <w:t xml:space="preserve">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11">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2B004D80" w:rsidR="009F08ED" w:rsidRDefault="009F08ED" w:rsidP="009F08ED">
      <w:pPr>
        <w:pStyle w:val="Lgende"/>
        <w:jc w:val="center"/>
        <w:rPr>
          <w:b/>
          <w:bCs/>
        </w:rPr>
      </w:pPr>
      <w:r>
        <w:t xml:space="preserve">Figure </w:t>
      </w:r>
      <w:r>
        <w:fldChar w:fldCharType="begin"/>
      </w:r>
      <w:r>
        <w:instrText xml:space="preserve"> SEQ Figure \* ARABIC </w:instrText>
      </w:r>
      <w:r>
        <w:fldChar w:fldCharType="separate"/>
      </w:r>
      <w:r w:rsidR="00A24FB9">
        <w:rPr>
          <w:noProof/>
        </w:rPr>
        <w:t>6</w:t>
      </w:r>
      <w:r>
        <w:fldChar w:fldCharType="end"/>
      </w:r>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xml:space="preserve">. Inlet is connected to a pressurized </w:t>
      </w:r>
      <w:proofErr w:type="spellStart"/>
      <w:r w:rsidR="005277CE">
        <w:t>Deware</w:t>
      </w:r>
      <w:proofErr w:type="spellEnd"/>
      <w:r w:rsidR="005277CE">
        <w:t xml:space="preserve"> (200L) and connected to Reaction vessel piping by a corrugated hose.</w:t>
      </w:r>
      <w:r w:rsidR="003E5DF7">
        <w:t xml:space="preserve"> 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lastRenderedPageBreak/>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5F2C2D52" w:rsidR="00C91B8F" w:rsidRDefault="00BC1A36" w:rsidP="00C91B8F">
      <w:pPr>
        <w:pStyle w:val="Lgende"/>
        <w:jc w:val="center"/>
        <w:rPr>
          <w:b/>
          <w:bCs/>
        </w:rPr>
      </w:pPr>
      <w:r>
        <w:t xml:space="preserve">Figure </w:t>
      </w:r>
      <w:r w:rsidR="008948D8">
        <w:fldChar w:fldCharType="begin"/>
      </w:r>
      <w:r w:rsidR="008948D8">
        <w:instrText xml:space="preserve"> SEQ Figure \* ARABIC </w:instrText>
      </w:r>
      <w:r w:rsidR="008948D8">
        <w:fldChar w:fldCharType="separate"/>
      </w:r>
      <w:r w:rsidR="00A24FB9">
        <w:rPr>
          <w:noProof/>
        </w:rPr>
        <w:t>7</w:t>
      </w:r>
      <w:r w:rsidR="008948D8">
        <w:rPr>
          <w:noProof/>
        </w:rPr>
        <w:fldChar w:fldCharType="end"/>
      </w:r>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Lgende"/>
        <w:jc w:val="center"/>
        <w:rPr>
          <w:b/>
          <w:bCs/>
        </w:rPr>
      </w:pPr>
    </w:p>
    <w:p w14:paraId="39808BB1" w14:textId="77777777" w:rsidR="00BC1A36" w:rsidRDefault="00BC1A36" w:rsidP="00201E24">
      <w:pPr>
        <w:rPr>
          <w:b/>
          <w:bCs/>
        </w:rPr>
      </w:pPr>
    </w:p>
    <w:p w14:paraId="33C621A9" w14:textId="77775F6D"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C40807">
        <w:t>,</w:t>
      </w:r>
      <w:r w:rsidR="00727065" w:rsidRPr="00727065">
        <w:t xml:space="preserve"> ATEX certified (Ex II 2 GD, Ex d IIC Gb / Ex e IIC Gb, Ex ta IIIC Da) product for explosive atmosphere</w:t>
      </w:r>
      <w:r w:rsidR="00C40807">
        <w:t xml:space="preserve"> and the heating wire</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w:t>
      </w:r>
      <w:proofErr w:type="spellStart"/>
      <w:r w:rsidR="00C40807">
        <w:rPr>
          <w:lang w:val="en" w:eastAsia="en-GB"/>
        </w:rPr>
        <w:t>Deware</w:t>
      </w:r>
      <w:proofErr w:type="spellEnd"/>
      <w:r w:rsidR="00C40807">
        <w:rPr>
          <w:lang w:val="en" w:eastAsia="en-GB"/>
        </w:rPr>
        <w:t xml:space="preserv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lastRenderedPageBreak/>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1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43986313" w:rsidR="008F1AEA" w:rsidRDefault="00565522" w:rsidP="00565522">
      <w:pPr>
        <w:pStyle w:val="Lgende"/>
      </w:pPr>
      <w:r>
        <w:t xml:space="preserve">Figure </w:t>
      </w:r>
      <w:r>
        <w:fldChar w:fldCharType="begin"/>
      </w:r>
      <w:r>
        <w:instrText xml:space="preserve"> SEQ Figure \* ARABIC </w:instrText>
      </w:r>
      <w:r>
        <w:fldChar w:fldCharType="separate"/>
      </w:r>
      <w:r w:rsidR="00A24FB9">
        <w:rPr>
          <w:noProof/>
        </w:rPr>
        <w:t>8</w:t>
      </w:r>
      <w:r>
        <w:fldChar w:fldCharType="end"/>
      </w:r>
      <w:r>
        <w:t xml:space="preserve"> Overall setup</w:t>
      </w:r>
      <w:r w:rsidR="008F1AEA">
        <w:t xml:space="preserve"> a) BOSH Design</w:t>
      </w:r>
      <w:r w:rsidR="007A16C5">
        <w:t xml:space="preserve"> b) </w:t>
      </w:r>
      <w:bookmarkStart w:id="0" w:name="_GoBack"/>
      <w:bookmarkEnd w:id="0"/>
      <w:r w:rsidR="007A16C5">
        <w:t>Gas setup</w:t>
      </w:r>
    </w:p>
    <w:p w14:paraId="4C504D40" w14:textId="3FB06DE9" w:rsidR="008F1AEA" w:rsidRDefault="008F1AEA" w:rsidP="00565522">
      <w:pPr>
        <w:pStyle w:val="Lgende"/>
      </w:pPr>
    </w:p>
    <w:p w14:paraId="6E755F6E" w14:textId="3E81F217" w:rsidR="008F1AEA" w:rsidRDefault="008F1AEA" w:rsidP="008F1AEA">
      <w:pPr>
        <w:pStyle w:val="Paragraphedeliste"/>
        <w:numPr>
          <w:ilvl w:val="0"/>
          <w:numId w:val="9"/>
        </w:numPr>
      </w:pPr>
      <w:r>
        <w:t>XP transportable and self-contained</w:t>
      </w:r>
    </w:p>
    <w:p w14:paraId="1A313885" w14:textId="5AD3638D" w:rsidR="008F1AEA" w:rsidRPr="008F1AEA" w:rsidRDefault="008F1AEA" w:rsidP="008F1AEA">
      <w:pPr>
        <w:pStyle w:val="Paragraphedeliste"/>
        <w:numPr>
          <w:ilvl w:val="0"/>
          <w:numId w:val="9"/>
        </w:numPr>
      </w:pPr>
      <w:r>
        <w:t>Designed to minimize time between sample extraction and storage</w:t>
      </w:r>
    </w:p>
    <w:p w14:paraId="406869E0" w14:textId="54AEADD9" w:rsidR="00565522" w:rsidRDefault="008F1AEA" w:rsidP="00565522">
      <w:pPr>
        <w:pStyle w:val="Lgende"/>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to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7F71C937" w:rsidR="00F51CE7" w:rsidRDefault="00F51CE7" w:rsidP="00825B07">
      <w:pPr>
        <w:pStyle w:val="Titre2"/>
        <w:numPr>
          <w:ilvl w:val="1"/>
          <w:numId w:val="1"/>
        </w:numPr>
      </w:pPr>
      <w:r>
        <w:t>Temperature control and recording</w:t>
      </w:r>
    </w:p>
    <w:p w14:paraId="620BC14D" w14:textId="25D473AC" w:rsidR="00C62E8B" w:rsidRDefault="00C62E8B" w:rsidP="00C62E8B"/>
    <w:p w14:paraId="7D028BE9" w14:textId="10407E15" w:rsidR="00A24FB9" w:rsidRDefault="00A24FB9" w:rsidP="00A24FB9">
      <w:pPr>
        <w:pStyle w:val="Titre3"/>
        <w:ind w:left="1440"/>
      </w:pPr>
      <w:r>
        <w:t>4.2.a Cooling</w:t>
      </w:r>
    </w:p>
    <w:p w14:paraId="521B1C2B" w14:textId="77777777" w:rsidR="00A24FB9" w:rsidRDefault="00A24FB9" w:rsidP="00C62E8B"/>
    <w:p w14:paraId="632E6C53" w14:textId="62233DB1" w:rsidR="001C2249" w:rsidRDefault="001C2249" w:rsidP="00C62E8B">
      <w:r>
        <w:t xml:space="preserve">Liquid Nitrogen cool reaction vessel, warm up, transform to gas (expansion ratio </w:t>
      </w:r>
      <w:r w:rsidRPr="001C2249">
        <w:t>1:</w:t>
      </w:r>
      <w:proofErr w:type="gramStart"/>
      <w:r w:rsidRPr="001C2249">
        <w:t>694</w:t>
      </w:r>
      <w:r>
        <w:t xml:space="preserve"> )</w:t>
      </w:r>
      <w:proofErr w:type="gramEnd"/>
      <w:r>
        <w:t xml:space="preserve"> and is extracted through PTFE flange into a </w:t>
      </w:r>
      <w:proofErr w:type="spellStart"/>
      <w:r>
        <w:t>Deware</w:t>
      </w:r>
      <w:proofErr w:type="spellEnd"/>
      <w:r w:rsidR="0027324B">
        <w:t xml:space="preserve"> (to recover liquid if any). Lot of Nitrogen is released into the 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lastRenderedPageBreak/>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w:t>
      </w:r>
      <w:r>
        <w:t xml:space="preserv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1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225FBBBE" w:rsidR="0027324B" w:rsidRDefault="00A24FB9" w:rsidP="00A24FB9">
      <w:pPr>
        <w:pStyle w:val="Lgende"/>
      </w:pPr>
      <w:r>
        <w:t xml:space="preserve">Figure </w:t>
      </w:r>
      <w:r>
        <w:fldChar w:fldCharType="begin"/>
      </w:r>
      <w:r>
        <w:instrText xml:space="preserve"> SEQ Figure \* ARABIC </w:instrText>
      </w:r>
      <w:r>
        <w:fldChar w:fldCharType="separate"/>
      </w:r>
      <w:r>
        <w:rPr>
          <w:noProof/>
        </w:rPr>
        <w:t>9</w:t>
      </w:r>
      <w:r>
        <w:fldChar w:fldCharType="end"/>
      </w:r>
      <w:r>
        <w:t xml:space="preserve"> Liquid Nitrogen exhaust setup.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w:t>
      </w:r>
      <w:r>
        <w:t xml:space="preserve"> to control the Nitrogen flow</w:t>
      </w:r>
      <w:r>
        <w:t>. The base pressure of the cryogenic Dewar and the valve opening percentage (</w:t>
      </w:r>
      <w:proofErr w:type="spellStart"/>
      <w:r>
        <w:t>cf</w:t>
      </w:r>
      <w:proofErr w:type="spellEnd"/>
      <w:r>
        <w:t xml:space="preserve"> Figure 14 b).</w:t>
      </w:r>
      <w:r>
        <w:t xml:space="preserve"> The cryogenic pressure is usually set up by the fabricant. It can be tuned by modifying the bursting pressure of the pressure relief valve fitted on all those </w:t>
      </w:r>
      <w:proofErr w:type="spellStart"/>
      <w:proofErr w:type="gramStart"/>
      <w:r>
        <w:t>Deware</w:t>
      </w:r>
      <w:proofErr w:type="spellEnd"/>
      <w:proofErr w:type="gramEnd"/>
      <w:r>
        <w:t xml:space="preserve"> but the pressure take time to build up and is not suitable for fine tuning on the fly as required by the experimental procedure.</w:t>
      </w:r>
      <w:r w:rsidR="006F4FDF">
        <w:t xml:space="preserve"> </w:t>
      </w:r>
    </w:p>
    <w:p w14:paraId="771F7E76" w14:textId="5DF9043A" w:rsidR="00A24FB9" w:rsidRDefault="006F4FDF" w:rsidP="00A24FB9">
      <w:proofErr w:type="gramStart"/>
      <w:r>
        <w:t>So</w:t>
      </w:r>
      <w:proofErr w:type="gramEnd"/>
      <w:r>
        <w:t xml:space="preserve">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79D6D076" w:rsidR="00A24FB9" w:rsidRDefault="00A24FB9" w:rsidP="00A24FB9">
      <w:pPr>
        <w:pStyle w:val="Titre3"/>
        <w:ind w:left="720" w:firstLine="720"/>
      </w:pPr>
      <w:r>
        <w:t>4.2.b Warming and T control</w:t>
      </w:r>
    </w:p>
    <w:p w14:paraId="41083734" w14:textId="77777777" w:rsidR="00A24FB9" w:rsidRPr="00A24FB9" w:rsidRDefault="00A24FB9" w:rsidP="00A24FB9"/>
    <w:p w14:paraId="3748B88F" w14:textId="77777777" w:rsidR="00C62E8B" w:rsidRDefault="00C62E8B" w:rsidP="00C62E8B">
      <w:pPr>
        <w:keepNext/>
      </w:pPr>
      <w:r>
        <w:rPr>
          <w:noProof/>
        </w:rPr>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51C1BA00" w:rsidR="00C62E8B" w:rsidRPr="00C62E8B" w:rsidRDefault="00C62E8B" w:rsidP="000D5E23">
      <w:pPr>
        <w:pStyle w:val="Lgende"/>
        <w:jc w:val="center"/>
      </w:pPr>
      <w:r>
        <w:t xml:space="preserve">Figure </w:t>
      </w:r>
      <w:r w:rsidR="008948D8">
        <w:fldChar w:fldCharType="begin"/>
      </w:r>
      <w:r w:rsidR="008948D8">
        <w:instrText xml:space="preserve"> SEQ Figure \* ARABIC </w:instrText>
      </w:r>
      <w:r w:rsidR="008948D8">
        <w:fldChar w:fldCharType="separate"/>
      </w:r>
      <w:r w:rsidR="00A24FB9">
        <w:rPr>
          <w:noProof/>
        </w:rPr>
        <w:t>10</w:t>
      </w:r>
      <w:r w:rsidR="008948D8">
        <w:rPr>
          <w:noProof/>
        </w:rPr>
        <w:fldChar w:fldCharType="end"/>
      </w:r>
      <w:r>
        <w:t xml:space="preserve"> Thermocouple setup</w:t>
      </w:r>
    </w:p>
    <w:p w14:paraId="12633DCC" w14:textId="04467C9A" w:rsidR="00495EED" w:rsidRDefault="00495EED" w:rsidP="00495EED"/>
    <w:p w14:paraId="3330F1C3" w14:textId="77777777" w:rsidR="008F1AEA" w:rsidRDefault="009F4913" w:rsidP="00495EED">
      <w:r>
        <w:t xml:space="preserve">6 </w:t>
      </w:r>
      <w:r w:rsidR="003241FA">
        <w:t>T type thermocouple</w:t>
      </w:r>
      <w:r>
        <w:t xml:space="preserve"> are inserted within the glove box via the same feedthrough</w:t>
      </w:r>
      <w:r w:rsidR="008F1AEA">
        <w:t xml:space="preserve">. </w:t>
      </w:r>
    </w:p>
    <w:p w14:paraId="65FF4945" w14:textId="0A22C60F" w:rsidR="00E05281" w:rsidRPr="002F44AB" w:rsidRDefault="008F1AEA" w:rsidP="00495EED">
      <w:pPr>
        <w:rPr>
          <w:color w:val="FF0000"/>
        </w:rPr>
      </w:pPr>
      <w:r>
        <w:t xml:space="preserve">TCA and TCB are </w:t>
      </w:r>
      <w:r w:rsidR="007A16C5">
        <w:t>attached at the top and bottom of the reaction vessel and are connected</w:t>
      </w:r>
      <w:r>
        <w:t xml:space="preserve"> to </w:t>
      </w:r>
      <w:r w:rsidR="007A16C5">
        <w:t xml:space="preserve">a </w:t>
      </w:r>
      <w:r>
        <w:t>Lakeshore PI</w:t>
      </w:r>
      <w:r w:rsidR="00E05281">
        <w:t xml:space="preserve">D. A simple </w:t>
      </w:r>
      <w:proofErr w:type="spellStart"/>
      <w:r w:rsidR="00E05281">
        <w:t>Labview</w:t>
      </w:r>
      <w:proofErr w:type="spellEnd"/>
      <w:r w:rsidR="00E05281">
        <w:t xml:space="preserve"> code allow the control of TCB temperature by applying a voltage to the heater.  </w:t>
      </w:r>
      <w:r w:rsidR="002F44AB">
        <w:rPr>
          <w:color w:val="FF0000"/>
        </w:rPr>
        <w:t xml:space="preserve">(Why TCB – description of </w:t>
      </w:r>
      <w:proofErr w:type="spellStart"/>
      <w:r w:rsidR="002F44AB">
        <w:rPr>
          <w:color w:val="FF0000"/>
        </w:rPr>
        <w:t>Labview</w:t>
      </w:r>
      <w:proofErr w:type="spellEnd"/>
      <w:r w:rsidR="002F44AB">
        <w:rPr>
          <w:color w:val="FF0000"/>
        </w:rPr>
        <w:t xml:space="preserve"> code)</w:t>
      </w:r>
    </w:p>
    <w:p w14:paraId="1F26C9FB" w14:textId="3B303051" w:rsidR="00495EED" w:rsidRDefault="008F1AEA" w:rsidP="00495EED">
      <w:r>
        <w:t xml:space="preserve">TC1,2,3,4 are attached to a </w:t>
      </w:r>
      <w:proofErr w:type="spellStart"/>
      <w:r>
        <w:t>Picolog</w:t>
      </w:r>
      <w:proofErr w:type="spellEnd"/>
      <w:r>
        <w:t xml:space="preserve">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2 different software used to record the temperatures (</w:t>
      </w:r>
      <w:proofErr w:type="spellStart"/>
      <w:r>
        <w:t>Labview</w:t>
      </w:r>
      <w:proofErr w:type="spellEnd"/>
      <w:r>
        <w:t xml:space="preserve">, to work with Lakeshore TCA and TCB) and Pico log software for TC1, 2, 3, 4. To be </w:t>
      </w:r>
      <w:proofErr w:type="gramStart"/>
      <w:r>
        <w:t>described ?</w:t>
      </w:r>
      <w:proofErr w:type="gramEnd"/>
      <w:r>
        <w:t xml:space="preserve"> </w:t>
      </w:r>
    </w:p>
    <w:p w14:paraId="710FDFE0" w14:textId="77777777" w:rsidR="00C62E8B" w:rsidRDefault="00C62E8B" w:rsidP="00C62E8B">
      <w:pPr>
        <w:keepNext/>
      </w:pPr>
      <w:r>
        <w:rPr>
          <w:noProof/>
        </w:rPr>
        <w:lastRenderedPageBreak/>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1474403E" w:rsidR="00C62E8B" w:rsidRDefault="00C62E8B" w:rsidP="000D5E23">
      <w:pPr>
        <w:pStyle w:val="Lgende"/>
      </w:pPr>
      <w:r>
        <w:t xml:space="preserve">Figure </w:t>
      </w:r>
      <w:r w:rsidR="008948D8">
        <w:fldChar w:fldCharType="begin"/>
      </w:r>
      <w:r w:rsidR="008948D8">
        <w:instrText xml:space="preserve"> SEQ Figure \* ARABIC </w:instrText>
      </w:r>
      <w:r w:rsidR="008948D8">
        <w:fldChar w:fldCharType="separate"/>
      </w:r>
      <w:r w:rsidR="00A24FB9">
        <w:rPr>
          <w:noProof/>
        </w:rPr>
        <w:t>11</w:t>
      </w:r>
      <w:r w:rsidR="008948D8">
        <w:rPr>
          <w:noProof/>
        </w:rPr>
        <w:fldChar w:fldCharType="end"/>
      </w:r>
      <w:r>
        <w:t xml:space="preserve"> Experiment temperature profile. The different number </w:t>
      </w:r>
      <w:r w:rsidR="003241FA">
        <w:t xml:space="preserve">refer to </w:t>
      </w:r>
      <w:r w:rsidR="008948D8">
        <w:t>each experimental</w:t>
      </w:r>
      <w:r w:rsidR="003241FA">
        <w:t xml:space="preserve"> </w:t>
      </w:r>
      <w:proofErr w:type="gramStart"/>
      <w:r w:rsidR="003241FA">
        <w:t>step</w:t>
      </w:r>
      <w:r>
        <w:t xml:space="preserve"> :</w:t>
      </w:r>
      <w:proofErr w:type="gramEnd"/>
      <w:r>
        <w:t xml:space="preserve">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6BC7B2A" w14:textId="77D582FA" w:rsidR="00C62E8B" w:rsidRDefault="00C62E8B"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w:t>
      </w:r>
      <w:proofErr w:type="gramStart"/>
      <w:r w:rsidR="007E2109">
        <w:t>show</w:t>
      </w:r>
      <w:proofErr w:type="gramEnd"/>
      <w:r w:rsidR="007E2109">
        <w:t xml:space="preserve"> a steep decrease when the thermocouple are immerged by the cryogen (TC1 first and then TC2). The phase IV </w:t>
      </w:r>
      <w:proofErr w:type="gramStart"/>
      <w:r w:rsidR="007E2109">
        <w:t>correspond</w:t>
      </w:r>
      <w:proofErr w:type="gramEnd"/>
      <w:r w:rsidR="007E2109">
        <w:t xml:space="preserve"> to the time period where the ethane is set up within the desired range prior to the water introduction (V). </w:t>
      </w:r>
      <w:r w:rsidR="00ED2F8C">
        <w:t xml:space="preserve">VI correspond to the sample recovery and VII to the boiling off the ethane and the </w:t>
      </w:r>
      <w:proofErr w:type="spellStart"/>
      <w:r w:rsidR="00ED2F8C">
        <w:t>shut down</w:t>
      </w:r>
      <w:proofErr w:type="spellEnd"/>
      <w:r w:rsidR="00ED2F8C">
        <w:t xml:space="preserve"> procedure.</w:t>
      </w:r>
    </w:p>
    <w:p w14:paraId="47147B93" w14:textId="77777777" w:rsidR="002F44AB" w:rsidRDefault="002F44AB" w:rsidP="00495EED"/>
    <w:p w14:paraId="08532A73" w14:textId="24575A45" w:rsidR="00495EED" w:rsidRDefault="00495EED" w:rsidP="00825B07">
      <w:pPr>
        <w:pStyle w:val="Titre2"/>
        <w:numPr>
          <w:ilvl w:val="1"/>
          <w:numId w:val="1"/>
        </w:numPr>
        <w:jc w:val="both"/>
      </w:pPr>
      <w:r>
        <w:t>Water droplet production</w:t>
      </w:r>
    </w:p>
    <w:p w14:paraId="0B60C543" w14:textId="1A7C55C9" w:rsidR="00825B07" w:rsidRDefault="00825B07" w:rsidP="00825B07"/>
    <w:p w14:paraId="2EF3CD92" w14:textId="31DDDFB8" w:rsidR="00825B07" w:rsidRDefault="00825B07" w:rsidP="00825B07">
      <w:r>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4D85ABC6" w:rsidR="00E362F2" w:rsidRDefault="001945DB" w:rsidP="00825B07">
      <w:pPr>
        <w:pStyle w:val="Titre2"/>
        <w:numPr>
          <w:ilvl w:val="1"/>
          <w:numId w:val="1"/>
        </w:numPr>
      </w:pPr>
      <w:r>
        <w:t>Sample recovery method</w:t>
      </w:r>
    </w:p>
    <w:p w14:paraId="057C05C1" w14:textId="01F5632E" w:rsidR="00825B07" w:rsidRDefault="00825B07" w:rsidP="00825B07"/>
    <w:p w14:paraId="0F79BAF5" w14:textId="1172C349" w:rsidR="00DA2088" w:rsidRDefault="00DA2088" w:rsidP="00DA2088">
      <w:r>
        <w:t>Because the sample is recovered from the bottom of the reaction vessel an e</w:t>
      </w:r>
      <w:r>
        <w:t xml:space="preserve">mpty space </w:t>
      </w:r>
      <w:r>
        <w:t xml:space="preserve">area has been designed </w:t>
      </w:r>
      <w:r>
        <w:t xml:space="preserve">below </w:t>
      </w:r>
      <w:r>
        <w:t xml:space="preserve">the </w:t>
      </w:r>
      <w:r>
        <w:t>reaction vessel (roughly 10*10*10 cm), allow</w:t>
      </w:r>
      <w:r>
        <w:t>ing</w:t>
      </w:r>
      <w:r>
        <w:t xml:space="preserve"> different sample</w:t>
      </w:r>
      <w:r>
        <w:t xml:space="preserve"> recovery</w:t>
      </w:r>
      <w:r>
        <w:t xml:space="preserve"> setup to be put in place.</w:t>
      </w:r>
      <w:r>
        <w:t xml:space="preserve"> 2 method have so far been developed. One that allow filling in </w:t>
      </w:r>
      <w:r>
        <w:t>1</w:t>
      </w:r>
      <w:r>
        <w:t xml:space="preserve"> </w:t>
      </w:r>
      <w:r>
        <w:t>ml cryo</w:t>
      </w:r>
      <w:r>
        <w:t>-</w:t>
      </w:r>
      <w:r>
        <w:t>vials</w:t>
      </w:r>
      <w:r>
        <w:t xml:space="preserve"> with ice sample embedded into the cryogen </w:t>
      </w:r>
      <w:r>
        <w:t>to be stored</w:t>
      </w:r>
      <w:r>
        <w:t xml:space="preserve"> in a </w:t>
      </w:r>
      <w:proofErr w:type="spellStart"/>
      <w:r>
        <w:t>cryoshipping</w:t>
      </w:r>
      <w:proofErr w:type="spellEnd"/>
      <w:r>
        <w:t xml:space="preserve">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454C9066" w:rsidR="00825B07" w:rsidRDefault="00102262" w:rsidP="00102262">
      <w:pPr>
        <w:pStyle w:val="Titre3"/>
        <w:ind w:left="720" w:firstLine="720"/>
      </w:pPr>
      <w:r>
        <w:t>4.4.a. 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593538B1" w:rsidR="00102262" w:rsidRDefault="00102262" w:rsidP="00102262">
      <w:pPr>
        <w:pStyle w:val="Titre3"/>
        <w:ind w:left="720" w:firstLine="720"/>
      </w:pPr>
      <w:r>
        <w:t>4.4.b. 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w:t>
      </w:r>
      <w:proofErr w:type="gramStart"/>
      <w:r>
        <w:t>1 or 2 mm</w:t>
      </w:r>
      <w:proofErr w:type="gramEnd"/>
      <w:r>
        <w:t xml:space="preserve">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Titre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3BB857B3" w:rsidR="00E362F2" w:rsidRDefault="00E362F2" w:rsidP="00E362F2">
      <w:pPr>
        <w:pStyle w:val="Titre1"/>
        <w:numPr>
          <w:ilvl w:val="0"/>
          <w:numId w:val="1"/>
        </w:numPr>
      </w:pPr>
      <w:r>
        <w:t xml:space="preserve">The cooking recipe to produce HGW </w:t>
      </w:r>
      <w:r>
        <w:rPr>
          <w:rFonts w:cstheme="majorHAnsi"/>
        </w:rPr>
        <w:t>µ</w:t>
      </w:r>
      <w:r>
        <w:t>m ice particles</w:t>
      </w:r>
    </w:p>
    <w:p w14:paraId="2A0934D6" w14:textId="3E3CC22B" w:rsidR="0007275B" w:rsidRDefault="0007275B" w:rsidP="0007275B"/>
    <w:p w14:paraId="397B04C5" w14:textId="07029664" w:rsidR="000D5E23" w:rsidRDefault="0007275B" w:rsidP="00102262">
      <w:pPr>
        <w:pStyle w:val="Titre2"/>
        <w:numPr>
          <w:ilvl w:val="1"/>
          <w:numId w:val="1"/>
        </w:numPr>
      </w:pPr>
      <w:r>
        <w:t xml:space="preserve">Warm-up and Glove Box purging </w:t>
      </w:r>
    </w:p>
    <w:p w14:paraId="0950384C" w14:textId="658C7766" w:rsidR="00295A4A" w:rsidRDefault="00295A4A" w:rsidP="00295A4A"/>
    <w:p w14:paraId="58CD824F" w14:textId="5011E9EB" w:rsidR="00295A4A" w:rsidRDefault="00295A4A" w:rsidP="00295A4A">
      <w:r>
        <w:lastRenderedPageBreak/>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w:t>
      </w:r>
      <w:r>
        <w:t xml:space="preserve">stopped </w:t>
      </w:r>
      <w:r>
        <w:t>when the Oxygen level reach a plateau (1%).</w:t>
      </w:r>
      <w:r>
        <w:t xml:space="preserve"> No explosive atmosphere and </w:t>
      </w:r>
      <w:r w:rsidR="001C2249">
        <w:t>most of residual</w:t>
      </w:r>
      <w:r>
        <w:t xml:space="preserve"> water removed from the glove box </w:t>
      </w:r>
      <w:r>
        <w:sym w:font="Wingdings" w:char="F0E0"/>
      </w:r>
      <w:r>
        <w:t xml:space="preserve"> use of </w:t>
      </w:r>
      <w:proofErr w:type="spellStart"/>
      <w:r>
        <w:t>dessicant</w:t>
      </w:r>
      <w:proofErr w:type="spellEnd"/>
      <w:r>
        <w:t xml:space="preserve">, calcium carbonate, not that 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17">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24C1766E" w:rsidR="000D5E23" w:rsidRDefault="000D5E23" w:rsidP="000D5E23">
      <w:pPr>
        <w:pStyle w:val="Lgende"/>
        <w:jc w:val="center"/>
      </w:pPr>
      <w:r>
        <w:t xml:space="preserve">Figure </w:t>
      </w:r>
      <w:r>
        <w:fldChar w:fldCharType="begin"/>
      </w:r>
      <w:r>
        <w:instrText xml:space="preserve"> SEQ Figure \* ARABIC </w:instrText>
      </w:r>
      <w:r>
        <w:fldChar w:fldCharType="separate"/>
      </w:r>
      <w:r w:rsidR="00A24FB9">
        <w:rPr>
          <w:noProof/>
        </w:rPr>
        <w:t>12</w:t>
      </w:r>
      <w:r>
        <w:fldChar w:fldCharType="end"/>
      </w:r>
      <w:r>
        <w:t>: O2 percentage vs time with Nitrogen flow 0.2 bar</w:t>
      </w:r>
    </w:p>
    <w:p w14:paraId="41BE14E5" w14:textId="77777777" w:rsidR="00295A4A" w:rsidRPr="00295A4A" w:rsidRDefault="00295A4A" w:rsidP="00295A4A"/>
    <w:p w14:paraId="346CE299" w14:textId="431A587D" w:rsidR="0007275B" w:rsidRDefault="0007275B" w:rsidP="00102262">
      <w:pPr>
        <w:pStyle w:val="Titre2"/>
        <w:numPr>
          <w:ilvl w:val="1"/>
          <w:numId w:val="1"/>
        </w:numPr>
      </w:pPr>
      <w:r>
        <w:t xml:space="preserve">Reaction vessel cooling </w:t>
      </w:r>
    </w:p>
    <w:p w14:paraId="64C19723" w14:textId="66F29A53" w:rsidR="0077714C" w:rsidRDefault="0077714C" w:rsidP="0077714C"/>
    <w:p w14:paraId="62E7A558" w14:textId="4FF874B4" w:rsidR="00ED2F8C" w:rsidRDefault="00295A4A" w:rsidP="00ED2F8C">
      <w:r>
        <w:t>2 temperature recording software (</w:t>
      </w:r>
      <w:proofErr w:type="spellStart"/>
      <w:r>
        <w:t>Labview</w:t>
      </w:r>
      <w:proofErr w:type="spellEnd"/>
      <w:r>
        <w:t xml:space="preserve"> and </w:t>
      </w:r>
      <w:proofErr w:type="spellStart"/>
      <w:r>
        <w:t>Picolog</w:t>
      </w:r>
      <w:proofErr w:type="spellEnd"/>
      <w:r>
        <w:t xml:space="preserve">) are started (t = 0) and the valve on the Pressurized </w:t>
      </w:r>
      <w:proofErr w:type="spellStart"/>
      <w:r>
        <w:t>Deware</w:t>
      </w:r>
      <w:proofErr w:type="spellEnd"/>
      <w:r>
        <w:t xml:space="preserv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4507BFB6" w:rsidR="00B9283A" w:rsidRDefault="006F3F8B" w:rsidP="006F3F8B">
      <w:pPr>
        <w:pStyle w:val="Lgende"/>
      </w:pPr>
      <w:r>
        <w:t xml:space="preserve">Figure </w:t>
      </w:r>
      <w:r>
        <w:fldChar w:fldCharType="begin"/>
      </w:r>
      <w:r>
        <w:instrText xml:space="preserve"> SEQ Figure \* ARABIC </w:instrText>
      </w:r>
      <w:r>
        <w:fldChar w:fldCharType="separate"/>
      </w:r>
      <w:r w:rsidR="00A24FB9">
        <w:rPr>
          <w:noProof/>
        </w:rPr>
        <w:t>13</w:t>
      </w:r>
      <w:r>
        <w:fldChar w:fldCharType="end"/>
      </w:r>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Various experiment with different valve opening percentage have been performed and show that the maximum cooling is achieved at 2C (</w:t>
      </w:r>
      <w:proofErr w:type="spellStart"/>
      <w:r>
        <w:t>cf</w:t>
      </w:r>
      <w:proofErr w:type="spellEnd"/>
      <w:r>
        <w:t xml:space="preserve"> Figure 14 b) and that a further opening doesn’t improve the cooling efficiency.</w:t>
      </w:r>
      <w:r>
        <w:t xml:space="preserve">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1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4378B8D6" w:rsidR="00DA0320" w:rsidRDefault="0080318D" w:rsidP="0080318D">
      <w:pPr>
        <w:pStyle w:val="Lgende"/>
      </w:pPr>
      <w:r>
        <w:t xml:space="preserve">Figure </w:t>
      </w:r>
      <w:r>
        <w:fldChar w:fldCharType="begin"/>
      </w:r>
      <w:r>
        <w:instrText xml:space="preserve"> SEQ Figure \* ARABIC </w:instrText>
      </w:r>
      <w:r>
        <w:fldChar w:fldCharType="separate"/>
      </w:r>
      <w:r w:rsidR="00A24FB9">
        <w:rPr>
          <w:noProof/>
        </w:rPr>
        <w:t>14</w:t>
      </w:r>
      <w:r>
        <w:fldChar w:fldCharType="end"/>
      </w:r>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 xml:space="preserve">Deep care </w:t>
      </w:r>
      <w:r>
        <w:t>needs</w:t>
      </w:r>
      <w:r>
        <w:t xml:space="preserve">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25EEF2CC" w:rsidR="00495EED" w:rsidRDefault="00495EED" w:rsidP="00102262">
      <w:pPr>
        <w:pStyle w:val="Titre2"/>
        <w:numPr>
          <w:ilvl w:val="1"/>
          <w:numId w:val="1"/>
        </w:numPr>
      </w:pPr>
      <w:r>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w:t>
      </w:r>
      <w:proofErr w:type="gramStart"/>
      <w:r>
        <w:t>valve ?</w:t>
      </w:r>
      <w:proofErr w:type="gramEnd"/>
      <w:r>
        <w:t xml:space="preserve">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shown in figure 15 a) and b). Ethane flow is monitored by a digital pressure gage located downstream the regulator attached to the ethane gas cylinders. A pressure too important will result in a 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lastRenderedPageBreak/>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2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1C800A9A" w:rsidR="0080318D" w:rsidRDefault="003678C5" w:rsidP="003678C5">
      <w:pPr>
        <w:pStyle w:val="Lgende"/>
      </w:pPr>
      <w:r>
        <w:t xml:space="preserve">Figure </w:t>
      </w:r>
      <w:r>
        <w:fldChar w:fldCharType="begin"/>
      </w:r>
      <w:r>
        <w:instrText xml:space="preserve"> SEQ Figure \* ARABIC </w:instrText>
      </w:r>
      <w:r>
        <w:fldChar w:fldCharType="separate"/>
      </w:r>
      <w:r w:rsidR="00A24FB9">
        <w:rPr>
          <w:noProof/>
        </w:rPr>
        <w:t>15</w:t>
      </w:r>
      <w:r>
        <w:fldChar w:fldCharType="end"/>
      </w:r>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Paragraphedeliste"/>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77777777" w:rsidR="008A4FA9" w:rsidRDefault="008A4FA9" w:rsidP="004D51BF">
      <w:r>
        <w:t>Frost growing on cold temperature experiment part (corrugated hose …) but not on reaction vessel, cold trap preventing frosting of critical areas.</w:t>
      </w:r>
    </w:p>
    <w:p w14:paraId="69D9B814" w14:textId="77777777" w:rsidR="008A4FA9" w:rsidRDefault="008A4FA9" w:rsidP="004D51BF"/>
    <w:p w14:paraId="59796B3F" w14:textId="1F6C586B" w:rsidR="004D51BF" w:rsidRDefault="008A4FA9" w:rsidP="004D51BF">
      <w:r>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5962335F" w:rsidR="002F0FD4" w:rsidRPr="002F0FD4" w:rsidRDefault="00283982" w:rsidP="00283982">
      <w:pPr>
        <w:pStyle w:val="Lgende"/>
      </w:pPr>
      <w:r>
        <w:t xml:space="preserve">Figure </w:t>
      </w:r>
      <w:r>
        <w:fldChar w:fldCharType="begin"/>
      </w:r>
      <w:r>
        <w:instrText xml:space="preserve"> SEQ Figure \* ARABIC </w:instrText>
      </w:r>
      <w:r>
        <w:fldChar w:fldCharType="separate"/>
      </w:r>
      <w:r w:rsidR="00A24FB9">
        <w:rPr>
          <w:noProof/>
        </w:rPr>
        <w:t>16</w:t>
      </w:r>
      <w:r>
        <w:fldChar w:fldCharType="end"/>
      </w:r>
      <w:r>
        <w:t xml:space="preserve"> Ethane liquefaction</w:t>
      </w:r>
    </w:p>
    <w:p w14:paraId="340E71E6" w14:textId="29346404" w:rsidR="00495EED" w:rsidRDefault="00495EED" w:rsidP="00495EED"/>
    <w:p w14:paraId="59EDB0AA" w14:textId="560F3D2B" w:rsidR="00495EED" w:rsidRDefault="00495EED" w:rsidP="00102262">
      <w:pPr>
        <w:pStyle w:val="Titre2"/>
        <w:numPr>
          <w:ilvl w:val="1"/>
          <w:numId w:val="1"/>
        </w:numPr>
      </w:pPr>
      <w:r>
        <w:t>Ethane Temperature control</w:t>
      </w:r>
    </w:p>
    <w:p w14:paraId="21AA9069" w14:textId="2772D44D" w:rsidR="003346D3" w:rsidRDefault="003346D3" w:rsidP="003346D3"/>
    <w:p w14:paraId="60FDA513" w14:textId="77777777" w:rsidR="00453CCF" w:rsidRDefault="00453CCF" w:rsidP="00453CCF">
      <w:pPr>
        <w:keepNext/>
      </w:pPr>
      <w:r>
        <w:rPr>
          <w:noProof/>
        </w:rPr>
        <w:lastRenderedPageBreak/>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06DE65B3" w:rsidR="003346D3" w:rsidRPr="003346D3" w:rsidRDefault="00453CCF" w:rsidP="00453CCF">
      <w:pPr>
        <w:pStyle w:val="Lgende"/>
      </w:pPr>
      <w:r>
        <w:t xml:space="preserve">Figure </w:t>
      </w:r>
      <w:r>
        <w:fldChar w:fldCharType="begin"/>
      </w:r>
      <w:r>
        <w:instrText xml:space="preserve"> SEQ Figure \* ARABIC </w:instrText>
      </w:r>
      <w:r>
        <w:fldChar w:fldCharType="separate"/>
      </w:r>
      <w:r w:rsidR="00A24FB9">
        <w:rPr>
          <w:noProof/>
        </w:rPr>
        <w:t>17</w:t>
      </w:r>
      <w:r>
        <w:fldChar w:fldCharType="end"/>
      </w:r>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77777777" w:rsidR="004D51BF" w:rsidRDefault="004D51BF" w:rsidP="00495EED"/>
    <w:p w14:paraId="1B846F51" w14:textId="42AF46F9" w:rsidR="00495EED" w:rsidRDefault="00495EED" w:rsidP="00495EED"/>
    <w:p w14:paraId="5942A269" w14:textId="53637A95" w:rsidR="00495EED" w:rsidRDefault="00102262" w:rsidP="00102262">
      <w:pPr>
        <w:pStyle w:val="Titre2"/>
        <w:numPr>
          <w:ilvl w:val="1"/>
          <w:numId w:val="1"/>
        </w:numPr>
      </w:pPr>
      <w:r>
        <w:t>Water introduction</w:t>
      </w:r>
    </w:p>
    <w:p w14:paraId="2A627541" w14:textId="1E391143" w:rsidR="00230C17" w:rsidRDefault="00230C17" w:rsidP="00230C17"/>
    <w:p w14:paraId="2F665DB1" w14:textId="633D85D7" w:rsidR="00230C17" w:rsidRDefault="00230C17" w:rsidP="00230C17">
      <w:r>
        <w:t xml:space="preserve">The water droplet introduction phase is relatively </w:t>
      </w:r>
      <w:proofErr w:type="gramStart"/>
      <w:r>
        <w:t>similar to</w:t>
      </w:r>
      <w:proofErr w:type="gramEnd"/>
      <w:r>
        <w:t xml:space="preserve"> the procedure used on the previous proof of concept experiment. First the water reservoir </w:t>
      </w:r>
      <w:proofErr w:type="gramStart"/>
      <w:r>
        <w:t>has to</w:t>
      </w:r>
      <w:proofErr w:type="gramEnd"/>
      <w:r>
        <w:t xml:space="preserve">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lastRenderedPageBreak/>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34B9E6DF" w:rsidR="008F77BA" w:rsidRDefault="008F77BA" w:rsidP="008F77BA">
      <w:pPr>
        <w:pStyle w:val="Lgende"/>
      </w:pPr>
      <w:r>
        <w:t xml:space="preserve">Figure </w:t>
      </w:r>
      <w:r>
        <w:fldChar w:fldCharType="begin"/>
      </w:r>
      <w:r>
        <w:instrText xml:space="preserve"> SEQ Figure \* ARABIC </w:instrText>
      </w:r>
      <w:r>
        <w:fldChar w:fldCharType="separate"/>
      </w:r>
      <w:r w:rsidR="00A24FB9">
        <w:rPr>
          <w:noProof/>
        </w:rPr>
        <w:t>18</w:t>
      </w:r>
      <w:r>
        <w:fldChar w:fldCharType="end"/>
      </w:r>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24441E59" w:rsidR="00013E2A" w:rsidRDefault="00013E2A" w:rsidP="00102262">
      <w:r>
        <w:t xml:space="preserve"> </w:t>
      </w:r>
    </w:p>
    <w:p w14:paraId="5FA95390" w14:textId="7F4881D4" w:rsidR="00102262" w:rsidRDefault="00102262" w:rsidP="00102262">
      <w:pPr>
        <w:pStyle w:val="Titre2"/>
        <w:numPr>
          <w:ilvl w:val="1"/>
          <w:numId w:val="1"/>
        </w:numPr>
      </w:pPr>
      <w:r>
        <w:t>Ice recovery</w:t>
      </w:r>
    </w:p>
    <w:p w14:paraId="1BA9A897" w14:textId="77777777" w:rsidR="00DA2088" w:rsidRPr="00DA2088" w:rsidRDefault="00DA2088" w:rsidP="00DA2088"/>
    <w:p w14:paraId="7889CBBE" w14:textId="77777777" w:rsidR="001E0632" w:rsidRDefault="001E0632" w:rsidP="001E0632">
      <w:pPr>
        <w:pStyle w:val="Paragraphedeliste"/>
        <w:numPr>
          <w:ilvl w:val="0"/>
          <w:numId w:val="11"/>
        </w:numPr>
      </w:pPr>
      <w:r>
        <w:t xml:space="preserve">Sample storage </w:t>
      </w:r>
    </w:p>
    <w:p w14:paraId="595A359A" w14:textId="77777777" w:rsidR="001E0632" w:rsidRDefault="001E0632" w:rsidP="001E0632">
      <w:pPr>
        <w:pStyle w:val="Paragraphedeliste"/>
      </w:pPr>
    </w:p>
    <w:p w14:paraId="5470701C" w14:textId="77777777" w:rsidR="001E0632" w:rsidRDefault="001E0632" w:rsidP="00102262"/>
    <w:p w14:paraId="2ACB4108" w14:textId="59C9C83A" w:rsidR="001E0632" w:rsidRDefault="001E0632" w:rsidP="001E0632">
      <w:pPr>
        <w:pStyle w:val="Paragraphedeliste"/>
        <w:numPr>
          <w:ilvl w:val="0"/>
          <w:numId w:val="11"/>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lastRenderedPageBreak/>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4A6BE81C" w:rsidR="00E362F2" w:rsidRDefault="00E362F2" w:rsidP="00E362F2">
      <w:pPr>
        <w:pStyle w:val="Titre1"/>
        <w:numPr>
          <w:ilvl w:val="0"/>
          <w:numId w:val="1"/>
        </w:numPr>
      </w:pPr>
      <w:r>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6056F1FD" w:rsidR="00CB3004" w:rsidRDefault="00835EFB" w:rsidP="00835EFB">
      <w:pPr>
        <w:pStyle w:val="Paragraphedeliste"/>
        <w:numPr>
          <w:ilvl w:val="0"/>
          <w:numId w:val="7"/>
        </w:numPr>
      </w:pPr>
      <w:r>
        <w:t xml:space="preserve">Increasing N2 gas flow going through nebulizer </w:t>
      </w:r>
    </w:p>
    <w:p w14:paraId="028E650F" w14:textId="33BE216C" w:rsidR="00835EFB" w:rsidRPr="00CB3004" w:rsidRDefault="00835EFB" w:rsidP="00835EFB">
      <w:pPr>
        <w:pStyle w:val="Paragraphedeliste"/>
        <w:numPr>
          <w:ilvl w:val="0"/>
          <w:numId w:val="7"/>
        </w:numPr>
      </w:pPr>
      <w:r>
        <w:t xml:space="preserve">Find a way to </w:t>
      </w:r>
      <w:r w:rsidR="00160936">
        <w:t xml:space="preserve">stir and </w:t>
      </w:r>
      <w:r>
        <w:t>mix the ethane</w:t>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61B02BB2" w:rsidR="00C66CDC" w:rsidRDefault="00510326" w:rsidP="00510326">
      <w:pPr>
        <w:pStyle w:val="Titre1"/>
      </w:pPr>
      <w:r>
        <w:t>Bibliography</w:t>
      </w:r>
    </w:p>
    <w:p w14:paraId="38DB4409" w14:textId="4ECDEB4E" w:rsidR="00C66CDC" w:rsidRDefault="00C66CDC" w:rsidP="00E362F2"/>
    <w:p w14:paraId="31C48115" w14:textId="77777777" w:rsidR="00EE2285" w:rsidRPr="00EE2285" w:rsidRDefault="00C66CDC" w:rsidP="00EE2285">
      <w:pPr>
        <w:pStyle w:val="Bibliographie"/>
        <w:rPr>
          <w:rFonts w:ascii="Calibri" w:hAnsi="Calibri" w:cs="Calibri"/>
        </w:rPr>
      </w:pPr>
      <w:r>
        <w:lastRenderedPageBreak/>
        <w:fldChar w:fldCharType="begin"/>
      </w:r>
      <w:r>
        <w:instrText xml:space="preserve"> ADDIN ZOTERO_BIBL {"uncited":[],"omitted":[],"custom":[]} CSL_BIBLIOGRAPHY </w:instrText>
      </w:r>
      <w:r>
        <w:fldChar w:fldCharType="separate"/>
      </w:r>
      <w:r w:rsidR="00EE2285" w:rsidRPr="00EE2285">
        <w:rPr>
          <w:rFonts w:ascii="Calibri" w:hAnsi="Calibri" w:cs="Calibri"/>
        </w:rPr>
        <w:t xml:space="preserve">1. </w:t>
      </w:r>
      <w:r w:rsidR="00EE2285" w:rsidRPr="00EE2285">
        <w:rPr>
          <w:rFonts w:ascii="Calibri" w:hAnsi="Calibri" w:cs="Calibri"/>
        </w:rPr>
        <w:tab/>
        <w:t xml:space="preserve">Wang H, Bell RC, Iedema MJ, Tsekouras AA, Cowin JP. Sticky Ice Grains Aid Planet Formation: Unusual Properties of Cryogenic Water Ice. ApJ. 2005 Feb 20;620(2):1027–32. </w:t>
      </w:r>
    </w:p>
    <w:p w14:paraId="5A98C8C3" w14:textId="77777777" w:rsidR="00EE2285" w:rsidRPr="00EE2285" w:rsidRDefault="00EE2285" w:rsidP="00EE2285">
      <w:pPr>
        <w:pStyle w:val="Bibliographie"/>
        <w:rPr>
          <w:rFonts w:ascii="Calibri" w:hAnsi="Calibri" w:cs="Calibri"/>
        </w:rPr>
      </w:pPr>
      <w:r w:rsidRPr="00EE2285">
        <w:rPr>
          <w:rFonts w:ascii="Calibri" w:hAnsi="Calibri" w:cs="Calibri"/>
        </w:rPr>
        <w:t xml:space="preserve">2. </w:t>
      </w:r>
      <w:r w:rsidRPr="00EE2285">
        <w:rPr>
          <w:rFonts w:ascii="Calibri" w:hAnsi="Calibri" w:cs="Calibri"/>
        </w:rPr>
        <w:tab/>
        <w:t xml:space="preserve">Bar-Nun A, Laufer D. First experimental studies of large samples of gas-laden amorphous “cometary” ices. Icarus. 2003 Jan;161(1):157–63. </w:t>
      </w:r>
    </w:p>
    <w:p w14:paraId="325ABB48" w14:textId="77777777" w:rsidR="00EE2285" w:rsidRPr="00EE2285" w:rsidRDefault="00EE2285" w:rsidP="00EE2285">
      <w:pPr>
        <w:pStyle w:val="Bibliographie"/>
        <w:rPr>
          <w:rFonts w:ascii="Calibri" w:hAnsi="Calibri" w:cs="Calibri"/>
        </w:rPr>
      </w:pPr>
      <w:r w:rsidRPr="00EE2285">
        <w:rPr>
          <w:rFonts w:ascii="Calibri" w:hAnsi="Calibri" w:cs="Calibri"/>
        </w:rPr>
        <w:t xml:space="preserve">3. </w:t>
      </w:r>
      <w:r w:rsidRPr="00EE2285">
        <w:rPr>
          <w:rFonts w:ascii="Calibri" w:hAnsi="Calibri" w:cs="Calibri"/>
        </w:rPr>
        <w:tab/>
        <w:t xml:space="preserve">Bachmann L, Schmitt WW. Improved Cryofixation Applicable to Freeze Etching. Proceedings of the National Academy of Sciences. 1971 Sep 1;68(9):2149–52. </w:t>
      </w:r>
    </w:p>
    <w:p w14:paraId="5DCF75D9" w14:textId="77777777" w:rsidR="00EE2285" w:rsidRPr="00EE2285" w:rsidRDefault="00EE2285" w:rsidP="00EE2285">
      <w:pPr>
        <w:pStyle w:val="Bibliographie"/>
        <w:rPr>
          <w:rFonts w:ascii="Calibri" w:hAnsi="Calibri" w:cs="Calibri"/>
        </w:rPr>
      </w:pPr>
      <w:r w:rsidRPr="00EE2285">
        <w:rPr>
          <w:rFonts w:ascii="Calibri" w:hAnsi="Calibri" w:cs="Calibri"/>
        </w:rPr>
        <w:t xml:space="preserve">4. </w:t>
      </w:r>
      <w:r w:rsidRPr="00EE2285">
        <w:rPr>
          <w:rFonts w:ascii="Calibri" w:hAnsi="Calibri" w:cs="Calibri"/>
        </w:rPr>
        <w:tab/>
        <w:t xml:space="preserve">Le H, Liu Y, Mannan MS. Lower Flammability Limits of Hydrogen and Light Hydrocarbons at Subatmospheric Pressures. Ind Eng Chem Res. 2013 Jan 23;52(3):1372–8. </w:t>
      </w:r>
    </w:p>
    <w:p w14:paraId="7AE8E49D" w14:textId="77777777" w:rsidR="00EE2285" w:rsidRPr="00EE2285" w:rsidRDefault="00EE2285" w:rsidP="00EE2285">
      <w:pPr>
        <w:pStyle w:val="Bibliographie"/>
        <w:rPr>
          <w:rFonts w:ascii="Calibri" w:hAnsi="Calibri" w:cs="Calibri"/>
        </w:rPr>
      </w:pPr>
      <w:r w:rsidRPr="00EE2285">
        <w:rPr>
          <w:rFonts w:ascii="Calibri" w:hAnsi="Calibri" w:cs="Calibri"/>
        </w:rPr>
        <w:t xml:space="preserve">5. </w:t>
      </w:r>
      <w:r w:rsidRPr="00EE2285">
        <w:rPr>
          <w:rFonts w:ascii="Calibri" w:hAnsi="Calibri" w:cs="Calibri"/>
        </w:rPr>
        <w:tab/>
        <w:t xml:space="preserve">Silvester NR, Marchese-Ragona S, Johnston DN. The relative efficiency of various fluids in the rapid freezing of protozoa. Journal of Microscopy. 1982 Nov;128(2):175–86. </w:t>
      </w:r>
    </w:p>
    <w:p w14:paraId="21E9A800" w14:textId="6F4973B4"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0"/>
  </w:num>
  <w:num w:numId="5">
    <w:abstractNumId w:val="2"/>
  </w:num>
  <w:num w:numId="6">
    <w:abstractNumId w:val="7"/>
  </w:num>
  <w:num w:numId="7">
    <w:abstractNumId w:val="10"/>
  </w:num>
  <w:num w:numId="8">
    <w:abstractNumId w:val="3"/>
  </w:num>
  <w:num w:numId="9">
    <w:abstractNumId w:val="1"/>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3E2A"/>
    <w:rsid w:val="0001513E"/>
    <w:rsid w:val="0007275B"/>
    <w:rsid w:val="000D5E23"/>
    <w:rsid w:val="000F3725"/>
    <w:rsid w:val="00102262"/>
    <w:rsid w:val="0011040A"/>
    <w:rsid w:val="00160936"/>
    <w:rsid w:val="00163CF9"/>
    <w:rsid w:val="00166BEB"/>
    <w:rsid w:val="001760B9"/>
    <w:rsid w:val="001945DB"/>
    <w:rsid w:val="001C2249"/>
    <w:rsid w:val="001D35B4"/>
    <w:rsid w:val="001E0632"/>
    <w:rsid w:val="001E29F3"/>
    <w:rsid w:val="001F173C"/>
    <w:rsid w:val="00200912"/>
    <w:rsid w:val="00201E24"/>
    <w:rsid w:val="0020613B"/>
    <w:rsid w:val="00216E5D"/>
    <w:rsid w:val="002300F0"/>
    <w:rsid w:val="00230C17"/>
    <w:rsid w:val="00241507"/>
    <w:rsid w:val="0027324B"/>
    <w:rsid w:val="00283982"/>
    <w:rsid w:val="00295A4A"/>
    <w:rsid w:val="002E7F35"/>
    <w:rsid w:val="002F0FD4"/>
    <w:rsid w:val="002F44AB"/>
    <w:rsid w:val="00312CDA"/>
    <w:rsid w:val="003241FA"/>
    <w:rsid w:val="00333547"/>
    <w:rsid w:val="003346D3"/>
    <w:rsid w:val="00350785"/>
    <w:rsid w:val="003678C5"/>
    <w:rsid w:val="003965BE"/>
    <w:rsid w:val="003A1B33"/>
    <w:rsid w:val="003D2842"/>
    <w:rsid w:val="003E5DF7"/>
    <w:rsid w:val="00406BBA"/>
    <w:rsid w:val="00453CCF"/>
    <w:rsid w:val="0045552F"/>
    <w:rsid w:val="004803F8"/>
    <w:rsid w:val="0048541B"/>
    <w:rsid w:val="00490C3D"/>
    <w:rsid w:val="00495EED"/>
    <w:rsid w:val="004D51BF"/>
    <w:rsid w:val="004E2822"/>
    <w:rsid w:val="004F23BC"/>
    <w:rsid w:val="00510326"/>
    <w:rsid w:val="005277CE"/>
    <w:rsid w:val="00527D9A"/>
    <w:rsid w:val="005340A7"/>
    <w:rsid w:val="00565522"/>
    <w:rsid w:val="005757D4"/>
    <w:rsid w:val="005C392E"/>
    <w:rsid w:val="00610704"/>
    <w:rsid w:val="006658A0"/>
    <w:rsid w:val="00697629"/>
    <w:rsid w:val="006A116A"/>
    <w:rsid w:val="006A476B"/>
    <w:rsid w:val="006A5EE4"/>
    <w:rsid w:val="006B7D35"/>
    <w:rsid w:val="006C5C7C"/>
    <w:rsid w:val="006D33DC"/>
    <w:rsid w:val="006F3F8B"/>
    <w:rsid w:val="006F4FDF"/>
    <w:rsid w:val="0070738B"/>
    <w:rsid w:val="00727065"/>
    <w:rsid w:val="0077714C"/>
    <w:rsid w:val="007A16C5"/>
    <w:rsid w:val="007C06F3"/>
    <w:rsid w:val="007C12AB"/>
    <w:rsid w:val="007E2109"/>
    <w:rsid w:val="007F4802"/>
    <w:rsid w:val="0080318D"/>
    <w:rsid w:val="00825B07"/>
    <w:rsid w:val="00835EFB"/>
    <w:rsid w:val="0084440B"/>
    <w:rsid w:val="00857361"/>
    <w:rsid w:val="00863C86"/>
    <w:rsid w:val="008948D8"/>
    <w:rsid w:val="008A4FA9"/>
    <w:rsid w:val="008F1AEA"/>
    <w:rsid w:val="008F77BA"/>
    <w:rsid w:val="009026B8"/>
    <w:rsid w:val="009138AB"/>
    <w:rsid w:val="00983693"/>
    <w:rsid w:val="00985144"/>
    <w:rsid w:val="009F08ED"/>
    <w:rsid w:val="009F4913"/>
    <w:rsid w:val="00A07664"/>
    <w:rsid w:val="00A1427F"/>
    <w:rsid w:val="00A24FB9"/>
    <w:rsid w:val="00A764EE"/>
    <w:rsid w:val="00A90880"/>
    <w:rsid w:val="00AD5327"/>
    <w:rsid w:val="00AF6016"/>
    <w:rsid w:val="00B02BE2"/>
    <w:rsid w:val="00B17766"/>
    <w:rsid w:val="00B47F67"/>
    <w:rsid w:val="00B52BD1"/>
    <w:rsid w:val="00B9283A"/>
    <w:rsid w:val="00BC1A36"/>
    <w:rsid w:val="00BC277D"/>
    <w:rsid w:val="00C044C2"/>
    <w:rsid w:val="00C0593D"/>
    <w:rsid w:val="00C070E4"/>
    <w:rsid w:val="00C3623D"/>
    <w:rsid w:val="00C40807"/>
    <w:rsid w:val="00C62E8B"/>
    <w:rsid w:val="00C66CDC"/>
    <w:rsid w:val="00C7338A"/>
    <w:rsid w:val="00C91B8F"/>
    <w:rsid w:val="00CA1FA1"/>
    <w:rsid w:val="00CB3004"/>
    <w:rsid w:val="00CB5C7B"/>
    <w:rsid w:val="00D25B9C"/>
    <w:rsid w:val="00D852CB"/>
    <w:rsid w:val="00D90132"/>
    <w:rsid w:val="00DA0320"/>
    <w:rsid w:val="00DA2088"/>
    <w:rsid w:val="00DB6555"/>
    <w:rsid w:val="00E05281"/>
    <w:rsid w:val="00E15559"/>
    <w:rsid w:val="00E22FF5"/>
    <w:rsid w:val="00E362F2"/>
    <w:rsid w:val="00E90D83"/>
    <w:rsid w:val="00E94662"/>
    <w:rsid w:val="00ED2F8C"/>
    <w:rsid w:val="00EE2285"/>
    <w:rsid w:val="00EF3279"/>
    <w:rsid w:val="00EF4E16"/>
    <w:rsid w:val="00F51CE7"/>
    <w:rsid w:val="00F53E1F"/>
    <w:rsid w:val="00F66FE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9931ADAE-ABBA-464C-8965-4D31AF09A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itre1">
    <w:name w:val="heading 1"/>
    <w:basedOn w:val="Normal"/>
    <w:next w:val="Normal"/>
    <w:link w:val="Titre1Car"/>
    <w:uiPriority w:val="9"/>
    <w:qFormat/>
    <w:rsid w:val="00E362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E362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7275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EF327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362F2"/>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362F2"/>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E362F2"/>
    <w:pPr>
      <w:ind w:left="720"/>
      <w:contextualSpacing/>
    </w:pPr>
  </w:style>
  <w:style w:type="character" w:customStyle="1" w:styleId="Titre2Car">
    <w:name w:val="Titre 2 Car"/>
    <w:basedOn w:val="Policepardfaut"/>
    <w:link w:val="Titre2"/>
    <w:uiPriority w:val="9"/>
    <w:rsid w:val="00E362F2"/>
    <w:rPr>
      <w:rFonts w:asciiTheme="majorHAnsi" w:eastAsiaTheme="majorEastAsia" w:hAnsiTheme="majorHAnsi" w:cstheme="majorBidi"/>
      <w:color w:val="2F5496" w:themeColor="accent1" w:themeShade="BF"/>
      <w:sz w:val="26"/>
      <w:szCs w:val="26"/>
    </w:rPr>
  </w:style>
  <w:style w:type="character" w:styleId="Textedelespacerserv">
    <w:name w:val="Placeholder Text"/>
    <w:basedOn w:val="Policepardfaut"/>
    <w:uiPriority w:val="99"/>
    <w:semiHidden/>
    <w:rsid w:val="004F23BC"/>
    <w:rPr>
      <w:color w:val="808080"/>
    </w:rPr>
  </w:style>
  <w:style w:type="character" w:customStyle="1" w:styleId="Titre3Car">
    <w:name w:val="Titre 3 Car"/>
    <w:basedOn w:val="Policepardfaut"/>
    <w:link w:val="Titre3"/>
    <w:uiPriority w:val="9"/>
    <w:rsid w:val="0007275B"/>
    <w:rPr>
      <w:rFonts w:asciiTheme="majorHAnsi" w:eastAsiaTheme="majorEastAsia" w:hAnsiTheme="majorHAnsi" w:cstheme="majorBidi"/>
      <w:color w:val="1F3763" w:themeColor="accent1" w:themeShade="7F"/>
      <w:sz w:val="24"/>
      <w:szCs w:val="24"/>
    </w:rPr>
  </w:style>
  <w:style w:type="paragraph" w:styleId="Bibliographie">
    <w:name w:val="Bibliography"/>
    <w:basedOn w:val="Normal"/>
    <w:next w:val="Normal"/>
    <w:uiPriority w:val="37"/>
    <w:unhideWhenUsed/>
    <w:rsid w:val="00C66CDC"/>
    <w:pPr>
      <w:tabs>
        <w:tab w:val="left" w:pos="384"/>
      </w:tabs>
      <w:spacing w:after="240" w:line="240" w:lineRule="auto"/>
      <w:ind w:left="384" w:hanging="384"/>
    </w:pPr>
  </w:style>
  <w:style w:type="paragraph" w:styleId="Lgende">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Titre4Car">
    <w:name w:val="Titre 4 Car"/>
    <w:basedOn w:val="Policepardfaut"/>
    <w:link w:val="Titre4"/>
    <w:uiPriority w:val="9"/>
    <w:rsid w:val="00EF3279"/>
    <w:rPr>
      <w:rFonts w:asciiTheme="majorHAnsi" w:eastAsiaTheme="majorEastAsia" w:hAnsiTheme="majorHAnsi" w:cstheme="majorBidi"/>
      <w:i/>
      <w:iCs/>
      <w:color w:val="2F5496" w:themeColor="accent1" w:themeShade="BF"/>
    </w:rPr>
  </w:style>
  <w:style w:type="paragraph" w:styleId="Textedebulles">
    <w:name w:val="Balloon Text"/>
    <w:basedOn w:val="Normal"/>
    <w:link w:val="TextedebullesCar"/>
    <w:uiPriority w:val="99"/>
    <w:semiHidden/>
    <w:unhideWhenUsed/>
    <w:rsid w:val="00F53E1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3E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g"/><Relationship Id="rId12" Type="http://schemas.openxmlformats.org/officeDocument/2006/relationships/image" Target="media/image7.jp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g"/><Relationship Id="rId20" Type="http://schemas.openxmlformats.org/officeDocument/2006/relationships/image" Target="media/image15.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image" Target="media/image18.png"/><Relationship Id="rId10" Type="http://schemas.openxmlformats.org/officeDocument/2006/relationships/image" Target="media/image5.jpg"/><Relationship Id="rId19" Type="http://schemas.openxmlformats.org/officeDocument/2006/relationships/image" Target="media/image14.jp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 Id="rId22" Type="http://schemas.openxmlformats.org/officeDocument/2006/relationships/image" Target="media/image1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BE911-4495-4329-8622-5F220EF9E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6110</Words>
  <Characters>33608</Characters>
  <Application>Microsoft Office Word</Application>
  <DocSecurity>0</DocSecurity>
  <Lines>280</Lines>
  <Paragraphs>7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D V</cp:lastModifiedBy>
  <cp:revision>2</cp:revision>
  <cp:lastPrinted>2020-05-31T16:54:00Z</cp:lastPrinted>
  <dcterms:created xsi:type="dcterms:W3CDTF">2020-06-03T12:39:00Z</dcterms:created>
  <dcterms:modified xsi:type="dcterms:W3CDTF">2020-06-0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HUnnvC2U"/&gt;&lt;style id="http://www.zotero.org/styles/vancouver" locale="en-GB" hasBibliography="1" bibliographyStyleHasBeenSet="1"/&gt;&lt;prefs&gt;&lt;pref name="fieldType" value="Field"/&gt;&lt;/prefs&gt;&lt;/data&gt;</vt:lpwstr>
  </property>
</Properties>
</file>